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B982D2" w14:textId="77777777" w:rsidR="002168FB" w:rsidRPr="008F026B" w:rsidRDefault="002168FB" w:rsidP="002168FB">
      <w:pPr>
        <w:spacing w:line="480" w:lineRule="auto"/>
      </w:pPr>
    </w:p>
    <w:p w14:paraId="49DCA0A8" w14:textId="77777777" w:rsidR="002168FB" w:rsidRPr="008F026B" w:rsidRDefault="002168FB" w:rsidP="002168FB">
      <w:pPr>
        <w:spacing w:line="480" w:lineRule="auto"/>
      </w:pPr>
    </w:p>
    <w:p w14:paraId="300C3C3A" w14:textId="77777777" w:rsidR="002168FB" w:rsidRPr="008F026B" w:rsidRDefault="002168FB" w:rsidP="002168FB">
      <w:pPr>
        <w:spacing w:line="480" w:lineRule="auto"/>
      </w:pPr>
    </w:p>
    <w:p w14:paraId="606F45D3" w14:textId="77777777" w:rsidR="002168FB" w:rsidRPr="008F026B" w:rsidRDefault="002168FB" w:rsidP="002168FB">
      <w:pPr>
        <w:spacing w:line="480" w:lineRule="auto"/>
      </w:pPr>
    </w:p>
    <w:p w14:paraId="27D697CE" w14:textId="77777777" w:rsidR="002168FB" w:rsidRPr="008F026B" w:rsidRDefault="002168FB" w:rsidP="002168FB">
      <w:pPr>
        <w:spacing w:line="480" w:lineRule="auto"/>
      </w:pPr>
    </w:p>
    <w:p w14:paraId="6E8A7FBE" w14:textId="77777777" w:rsidR="002168FB" w:rsidRPr="008F026B" w:rsidRDefault="002168FB" w:rsidP="002168FB">
      <w:pPr>
        <w:spacing w:line="480" w:lineRule="auto"/>
      </w:pPr>
    </w:p>
    <w:p w14:paraId="525387EB" w14:textId="77777777" w:rsidR="002168FB" w:rsidRPr="008F026B" w:rsidRDefault="002168FB" w:rsidP="002168FB">
      <w:pPr>
        <w:spacing w:line="480" w:lineRule="auto"/>
      </w:pPr>
    </w:p>
    <w:p w14:paraId="699231CA" w14:textId="77777777" w:rsidR="002168FB" w:rsidRPr="008F026B" w:rsidRDefault="002168FB" w:rsidP="002168FB">
      <w:pPr>
        <w:spacing w:line="480" w:lineRule="auto"/>
      </w:pPr>
    </w:p>
    <w:p w14:paraId="288CF00C" w14:textId="77777777" w:rsidR="002168FB" w:rsidRPr="008F026B" w:rsidRDefault="002168FB" w:rsidP="002168FB">
      <w:pPr>
        <w:spacing w:line="480" w:lineRule="auto"/>
      </w:pPr>
    </w:p>
    <w:p w14:paraId="41E1B1C9" w14:textId="77777777" w:rsidR="00AB6523" w:rsidRPr="00AB6523" w:rsidRDefault="00831A83" w:rsidP="002168FB">
      <w:pPr>
        <w:tabs>
          <w:tab w:val="left" w:pos="4136"/>
        </w:tabs>
        <w:spacing w:line="480" w:lineRule="auto"/>
        <w:jc w:val="center"/>
        <w:rPr>
          <w:rFonts w:ascii="Times New Roman" w:hAnsi="Times New Roman" w:cs="Times New Roman"/>
          <w:sz w:val="24"/>
          <w:szCs w:val="24"/>
        </w:rPr>
      </w:pPr>
      <w:r w:rsidRPr="00AB6523">
        <w:rPr>
          <w:rFonts w:ascii="Times New Roman" w:hAnsi="Times New Roman" w:cs="Times New Roman"/>
          <w:sz w:val="24"/>
          <w:szCs w:val="24"/>
        </w:rPr>
        <w:t xml:space="preserve">Literature Review of Airbnb </w:t>
      </w:r>
    </w:p>
    <w:p w14:paraId="0A6E330E" w14:textId="77777777" w:rsidR="002168FB" w:rsidRPr="00AB6523" w:rsidRDefault="00831A83" w:rsidP="002168FB">
      <w:pPr>
        <w:tabs>
          <w:tab w:val="left" w:pos="4136"/>
        </w:tabs>
        <w:spacing w:line="480" w:lineRule="auto"/>
        <w:jc w:val="center"/>
        <w:rPr>
          <w:rFonts w:ascii="Times New Roman" w:hAnsi="Times New Roman" w:cs="Times New Roman"/>
          <w:sz w:val="24"/>
          <w:szCs w:val="24"/>
        </w:rPr>
      </w:pPr>
      <w:r w:rsidRPr="00AB6523">
        <w:rPr>
          <w:rFonts w:ascii="Times New Roman" w:hAnsi="Times New Roman" w:cs="Times New Roman"/>
          <w:sz w:val="24"/>
          <w:szCs w:val="24"/>
        </w:rPr>
        <w:t>Name of Student</w:t>
      </w:r>
    </w:p>
    <w:p w14:paraId="40A95B0E" w14:textId="77777777" w:rsidR="002168FB" w:rsidRPr="00AB6523" w:rsidRDefault="00831A83" w:rsidP="002168FB">
      <w:pPr>
        <w:tabs>
          <w:tab w:val="left" w:pos="4136"/>
        </w:tabs>
        <w:spacing w:line="480" w:lineRule="auto"/>
        <w:jc w:val="center"/>
        <w:rPr>
          <w:rFonts w:ascii="Times New Roman" w:hAnsi="Times New Roman" w:cs="Times New Roman"/>
          <w:sz w:val="24"/>
          <w:szCs w:val="24"/>
        </w:rPr>
      </w:pPr>
      <w:r w:rsidRPr="00AB6523">
        <w:rPr>
          <w:rFonts w:ascii="Times New Roman" w:hAnsi="Times New Roman" w:cs="Times New Roman"/>
          <w:sz w:val="24"/>
          <w:szCs w:val="24"/>
        </w:rPr>
        <w:t>[Name of the Institution]</w:t>
      </w:r>
    </w:p>
    <w:p w14:paraId="3C17000D" w14:textId="77777777" w:rsidR="006B2AC7" w:rsidRPr="002168FB" w:rsidRDefault="006B2AC7" w:rsidP="002168FB">
      <w:pPr>
        <w:spacing w:line="480" w:lineRule="auto"/>
        <w:jc w:val="both"/>
        <w:rPr>
          <w:rFonts w:ascii="Times New Roman" w:hAnsi="Times New Roman" w:cs="Times New Roman"/>
          <w:sz w:val="24"/>
          <w:szCs w:val="24"/>
        </w:rPr>
      </w:pPr>
    </w:p>
    <w:p w14:paraId="5969D600" w14:textId="77777777" w:rsidR="002168FB" w:rsidRDefault="002168FB" w:rsidP="00E90734">
      <w:pPr>
        <w:pStyle w:val="ListParagraph"/>
        <w:spacing w:line="480" w:lineRule="auto"/>
        <w:jc w:val="both"/>
        <w:rPr>
          <w:rFonts w:ascii="Times New Roman" w:hAnsi="Times New Roman" w:cs="Times New Roman"/>
          <w:sz w:val="24"/>
          <w:szCs w:val="24"/>
        </w:rPr>
      </w:pPr>
    </w:p>
    <w:p w14:paraId="4C43B1B0" w14:textId="77777777" w:rsidR="002168FB" w:rsidRDefault="002168FB" w:rsidP="00E90734">
      <w:pPr>
        <w:pStyle w:val="ListParagraph"/>
        <w:spacing w:line="480" w:lineRule="auto"/>
        <w:jc w:val="both"/>
        <w:rPr>
          <w:rFonts w:ascii="Times New Roman" w:hAnsi="Times New Roman" w:cs="Times New Roman"/>
          <w:sz w:val="24"/>
          <w:szCs w:val="24"/>
        </w:rPr>
      </w:pPr>
    </w:p>
    <w:p w14:paraId="5C049829" w14:textId="77777777" w:rsidR="002168FB" w:rsidRDefault="002168FB" w:rsidP="00E90734">
      <w:pPr>
        <w:pStyle w:val="ListParagraph"/>
        <w:spacing w:line="480" w:lineRule="auto"/>
        <w:jc w:val="both"/>
        <w:rPr>
          <w:rFonts w:ascii="Times New Roman" w:hAnsi="Times New Roman" w:cs="Times New Roman"/>
          <w:sz w:val="24"/>
          <w:szCs w:val="24"/>
        </w:rPr>
      </w:pPr>
    </w:p>
    <w:p w14:paraId="374E33F6" w14:textId="77777777" w:rsidR="002168FB" w:rsidRDefault="002168FB" w:rsidP="00E90734">
      <w:pPr>
        <w:pStyle w:val="ListParagraph"/>
        <w:spacing w:line="480" w:lineRule="auto"/>
        <w:jc w:val="both"/>
        <w:rPr>
          <w:rFonts w:ascii="Times New Roman" w:hAnsi="Times New Roman" w:cs="Times New Roman"/>
          <w:sz w:val="24"/>
          <w:szCs w:val="24"/>
        </w:rPr>
      </w:pPr>
    </w:p>
    <w:p w14:paraId="4E2C40C1" w14:textId="77777777" w:rsidR="002168FB" w:rsidRDefault="002168FB" w:rsidP="00E90734">
      <w:pPr>
        <w:pStyle w:val="ListParagraph"/>
        <w:spacing w:line="480" w:lineRule="auto"/>
        <w:jc w:val="both"/>
        <w:rPr>
          <w:rFonts w:ascii="Times New Roman" w:hAnsi="Times New Roman" w:cs="Times New Roman"/>
          <w:sz w:val="24"/>
          <w:szCs w:val="24"/>
        </w:rPr>
      </w:pPr>
    </w:p>
    <w:p w14:paraId="12BD0488" w14:textId="77777777" w:rsidR="002168FB" w:rsidRDefault="002168FB" w:rsidP="00E90734">
      <w:pPr>
        <w:pStyle w:val="ListParagraph"/>
        <w:spacing w:line="480" w:lineRule="auto"/>
        <w:jc w:val="both"/>
        <w:rPr>
          <w:rFonts w:ascii="Times New Roman" w:hAnsi="Times New Roman" w:cs="Times New Roman"/>
          <w:sz w:val="24"/>
          <w:szCs w:val="24"/>
        </w:rPr>
      </w:pPr>
    </w:p>
    <w:p w14:paraId="786395C4" w14:textId="77777777" w:rsidR="002168FB" w:rsidRDefault="002168FB" w:rsidP="00E90734">
      <w:pPr>
        <w:pStyle w:val="ListParagraph"/>
        <w:spacing w:line="480" w:lineRule="auto"/>
        <w:jc w:val="both"/>
        <w:rPr>
          <w:rFonts w:ascii="Times New Roman" w:hAnsi="Times New Roman" w:cs="Times New Roman"/>
          <w:sz w:val="24"/>
          <w:szCs w:val="24"/>
        </w:rPr>
      </w:pPr>
    </w:p>
    <w:p w14:paraId="1F758188" w14:textId="77777777" w:rsidR="002168FB" w:rsidRDefault="002168FB" w:rsidP="00E90734">
      <w:pPr>
        <w:pStyle w:val="ListParagraph"/>
        <w:spacing w:line="480" w:lineRule="auto"/>
        <w:jc w:val="both"/>
        <w:rPr>
          <w:rFonts w:ascii="Times New Roman" w:hAnsi="Times New Roman" w:cs="Times New Roman"/>
          <w:sz w:val="24"/>
          <w:szCs w:val="24"/>
        </w:rPr>
      </w:pPr>
    </w:p>
    <w:p w14:paraId="79F705A9" w14:textId="77777777" w:rsidR="002168FB" w:rsidRPr="00F13B77" w:rsidRDefault="00831A83" w:rsidP="00402E25">
      <w:pPr>
        <w:tabs>
          <w:tab w:val="left" w:pos="4136"/>
        </w:tabs>
        <w:spacing w:line="480" w:lineRule="auto"/>
        <w:jc w:val="center"/>
        <w:rPr>
          <w:rFonts w:ascii="Times New Roman" w:hAnsi="Times New Roman" w:cs="Times New Roman"/>
          <w:sz w:val="24"/>
          <w:szCs w:val="24"/>
        </w:rPr>
      </w:pPr>
      <w:r w:rsidRPr="00402E25">
        <w:rPr>
          <w:rFonts w:ascii="Times New Roman" w:hAnsi="Times New Roman" w:cs="Times New Roman"/>
          <w:sz w:val="24"/>
          <w:szCs w:val="24"/>
        </w:rPr>
        <w:lastRenderedPageBreak/>
        <w:t xml:space="preserve">Literature Review of Airbnb </w:t>
      </w:r>
    </w:p>
    <w:p w14:paraId="14A11AA2" w14:textId="77777777" w:rsidR="002168FB" w:rsidRPr="00E90734" w:rsidRDefault="002168FB" w:rsidP="00E90734">
      <w:pPr>
        <w:pStyle w:val="ListParagraph"/>
        <w:spacing w:line="480" w:lineRule="auto"/>
        <w:jc w:val="both"/>
        <w:rPr>
          <w:rFonts w:ascii="Times New Roman" w:hAnsi="Times New Roman" w:cs="Times New Roman"/>
          <w:sz w:val="24"/>
          <w:szCs w:val="24"/>
        </w:rPr>
      </w:pPr>
    </w:p>
    <w:p w14:paraId="0387849C" w14:textId="77777777" w:rsidR="00740C73" w:rsidRPr="00DD1B81" w:rsidRDefault="00831A83" w:rsidP="00560744">
      <w:pPr>
        <w:pStyle w:val="ListParagraph"/>
        <w:spacing w:line="480" w:lineRule="auto"/>
        <w:ind w:left="0" w:firstLine="720"/>
        <w:jc w:val="both"/>
        <w:rPr>
          <w:rFonts w:ascii="Times New Roman" w:hAnsi="Times New Roman" w:cs="Times New Roman"/>
          <w:b/>
          <w:i/>
          <w:sz w:val="24"/>
          <w:szCs w:val="24"/>
        </w:rPr>
      </w:pPr>
      <w:r w:rsidRPr="00DD1B81">
        <w:rPr>
          <w:rFonts w:ascii="Times New Roman" w:hAnsi="Times New Roman" w:cs="Times New Roman"/>
          <w:b/>
          <w:i/>
          <w:sz w:val="24"/>
          <w:szCs w:val="24"/>
        </w:rPr>
        <w:t>Introduction</w:t>
      </w:r>
    </w:p>
    <w:p w14:paraId="00F6FA4A" w14:textId="77777777" w:rsidR="00744B48" w:rsidRPr="00E90734" w:rsidRDefault="00831A83" w:rsidP="00402E25">
      <w:pPr>
        <w:pStyle w:val="ListParagraph"/>
        <w:spacing w:line="480" w:lineRule="auto"/>
        <w:ind w:firstLine="720"/>
        <w:jc w:val="both"/>
        <w:rPr>
          <w:rFonts w:ascii="Times New Roman" w:hAnsi="Times New Roman" w:cs="Times New Roman"/>
          <w:sz w:val="24"/>
          <w:szCs w:val="24"/>
        </w:rPr>
      </w:pPr>
      <w:r w:rsidRPr="00E90734">
        <w:rPr>
          <w:rFonts w:ascii="Times New Roman" w:hAnsi="Times New Roman" w:cs="Times New Roman"/>
          <w:sz w:val="24"/>
          <w:szCs w:val="24"/>
        </w:rPr>
        <w:t>Airbnb is an online market place for the booking of homestays and people can confirm the booking of hotels and homes</w:t>
      </w:r>
      <w:r w:rsidR="0049081B" w:rsidRPr="00E90734">
        <w:rPr>
          <w:rFonts w:ascii="Times New Roman" w:hAnsi="Times New Roman" w:cs="Times New Roman"/>
          <w:sz w:val="24"/>
          <w:szCs w:val="24"/>
        </w:rPr>
        <w:t xml:space="preserve"> online</w:t>
      </w:r>
      <w:r w:rsidRPr="00E90734">
        <w:rPr>
          <w:rFonts w:ascii="Times New Roman" w:hAnsi="Times New Roman" w:cs="Times New Roman"/>
          <w:sz w:val="24"/>
          <w:szCs w:val="24"/>
        </w:rPr>
        <w:t>. Airbnb does not involve in the selling or purchase of the real estate. This company works as a broker and get</w:t>
      </w:r>
      <w:r w:rsidR="00726E4A">
        <w:rPr>
          <w:rFonts w:ascii="Times New Roman" w:hAnsi="Times New Roman" w:cs="Times New Roman"/>
          <w:sz w:val="24"/>
          <w:szCs w:val="24"/>
        </w:rPr>
        <w:t>s</w:t>
      </w:r>
      <w:r w:rsidRPr="00E90734">
        <w:rPr>
          <w:rFonts w:ascii="Times New Roman" w:hAnsi="Times New Roman" w:cs="Times New Roman"/>
          <w:sz w:val="24"/>
          <w:szCs w:val="24"/>
        </w:rPr>
        <w:t xml:space="preserve"> commission from both of the parties. </w:t>
      </w:r>
      <w:r w:rsidR="007F37DB" w:rsidRPr="00E90734">
        <w:rPr>
          <w:rFonts w:ascii="Times New Roman" w:hAnsi="Times New Roman" w:cs="Times New Roman"/>
          <w:sz w:val="24"/>
          <w:szCs w:val="24"/>
        </w:rPr>
        <w:t>This is an online community and this company facilitate</w:t>
      </w:r>
      <w:r w:rsidR="0077588D">
        <w:rPr>
          <w:rFonts w:ascii="Times New Roman" w:hAnsi="Times New Roman" w:cs="Times New Roman"/>
          <w:sz w:val="24"/>
          <w:szCs w:val="24"/>
        </w:rPr>
        <w:t>s</w:t>
      </w:r>
      <w:r w:rsidR="007F37DB" w:rsidRPr="00E90734">
        <w:rPr>
          <w:rFonts w:ascii="Times New Roman" w:hAnsi="Times New Roman" w:cs="Times New Roman"/>
          <w:sz w:val="24"/>
          <w:szCs w:val="24"/>
        </w:rPr>
        <w:t xml:space="preserve"> the online communication of travellers and hosts. The most striking point of this business is that people can rent out their private rooms and houses to tourists and travellers in the name of homestays and can earn money. </w:t>
      </w:r>
      <w:r w:rsidR="003D0C1A" w:rsidRPr="00E90734">
        <w:rPr>
          <w:rFonts w:ascii="Times New Roman" w:hAnsi="Times New Roman" w:cs="Times New Roman"/>
          <w:sz w:val="24"/>
          <w:szCs w:val="24"/>
        </w:rPr>
        <w:t>Currently, Airbnb is the most popular online destination for tourists and travellers around the globe. This online business re</w:t>
      </w:r>
      <w:r w:rsidR="006F1987">
        <w:rPr>
          <w:rFonts w:ascii="Times New Roman" w:hAnsi="Times New Roman" w:cs="Times New Roman"/>
          <w:sz w:val="24"/>
          <w:szCs w:val="24"/>
        </w:rPr>
        <w:t>solve</w:t>
      </w:r>
      <w:r w:rsidR="003D0C1A" w:rsidRPr="00E90734">
        <w:rPr>
          <w:rFonts w:ascii="Times New Roman" w:hAnsi="Times New Roman" w:cs="Times New Roman"/>
          <w:sz w:val="24"/>
          <w:szCs w:val="24"/>
        </w:rPr>
        <w:t xml:space="preserve"> many problems of travellers by providing easy access to hotels and rooms in their place of destination. </w:t>
      </w:r>
      <w:r w:rsidR="005C6346" w:rsidRPr="00E90734">
        <w:rPr>
          <w:rFonts w:ascii="Times New Roman" w:hAnsi="Times New Roman" w:cs="Times New Roman"/>
          <w:sz w:val="24"/>
          <w:szCs w:val="24"/>
        </w:rPr>
        <w:t xml:space="preserve">This online platform is currently working in 34,000 cities with more than 150,000 hotels on their list. </w:t>
      </w:r>
      <w:r w:rsidR="001155EB" w:rsidRPr="00E90734">
        <w:rPr>
          <w:rFonts w:ascii="Times New Roman" w:hAnsi="Times New Roman" w:cs="Times New Roman"/>
          <w:sz w:val="24"/>
          <w:szCs w:val="24"/>
        </w:rPr>
        <w:t>Airbnb has</w:t>
      </w:r>
      <w:r w:rsidRPr="00E90734">
        <w:rPr>
          <w:rFonts w:ascii="Times New Roman" w:hAnsi="Times New Roman" w:cs="Times New Roman"/>
          <w:sz w:val="24"/>
          <w:szCs w:val="24"/>
        </w:rPr>
        <w:t xml:space="preserve"> brought into a disruptive technology that has</w:t>
      </w:r>
      <w:r w:rsidR="001155EB" w:rsidRPr="00E90734">
        <w:rPr>
          <w:rFonts w:ascii="Times New Roman" w:hAnsi="Times New Roman" w:cs="Times New Roman"/>
          <w:sz w:val="24"/>
          <w:szCs w:val="24"/>
        </w:rPr>
        <w:t xml:space="preserve"> changed the outlook of starting a business. Now we discuss the point of views of different researchers on this technological change that is happening in the hotel industry. We will also discuss the impacts of this technological shift on other industries. </w:t>
      </w:r>
    </w:p>
    <w:p w14:paraId="1DECA367" w14:textId="77777777" w:rsidR="0049670E" w:rsidRPr="00E90734" w:rsidRDefault="00831A83" w:rsidP="00E90734">
      <w:pPr>
        <w:pStyle w:val="ListParagraph"/>
        <w:spacing w:line="480" w:lineRule="auto"/>
        <w:ind w:left="0"/>
        <w:jc w:val="both"/>
        <w:rPr>
          <w:rFonts w:ascii="Times New Roman" w:hAnsi="Times New Roman" w:cs="Times New Roman"/>
          <w:sz w:val="24"/>
          <w:szCs w:val="24"/>
        </w:rPr>
      </w:pPr>
      <w:r w:rsidRPr="00E90734">
        <w:rPr>
          <w:rFonts w:ascii="Times New Roman" w:hAnsi="Times New Roman" w:cs="Times New Roman"/>
          <w:sz w:val="24"/>
          <w:szCs w:val="24"/>
        </w:rPr>
        <w:t xml:space="preserve"> </w:t>
      </w:r>
    </w:p>
    <w:p w14:paraId="1A457AF1" w14:textId="77777777" w:rsidR="00E94EC7" w:rsidRPr="00DD1B81" w:rsidRDefault="00831A83" w:rsidP="00560744">
      <w:pPr>
        <w:pStyle w:val="ListParagraph"/>
        <w:spacing w:line="480" w:lineRule="auto"/>
        <w:jc w:val="both"/>
        <w:rPr>
          <w:rFonts w:ascii="Times New Roman" w:hAnsi="Times New Roman" w:cs="Times New Roman"/>
          <w:b/>
          <w:i/>
          <w:sz w:val="24"/>
          <w:szCs w:val="24"/>
        </w:rPr>
      </w:pPr>
      <w:r w:rsidRPr="00DD1B81">
        <w:rPr>
          <w:rFonts w:ascii="Times New Roman" w:hAnsi="Times New Roman" w:cs="Times New Roman"/>
          <w:b/>
          <w:i/>
          <w:sz w:val="24"/>
          <w:szCs w:val="24"/>
        </w:rPr>
        <w:t xml:space="preserve">Technological Disruption </w:t>
      </w:r>
    </w:p>
    <w:p w14:paraId="768A2A54" w14:textId="2B97850A" w:rsidR="00E94EC7" w:rsidRDefault="00831A83" w:rsidP="00560744">
      <w:pPr>
        <w:pStyle w:val="ListParagraph"/>
        <w:spacing w:line="480" w:lineRule="auto"/>
        <w:ind w:firstLine="720"/>
        <w:jc w:val="both"/>
        <w:rPr>
          <w:rFonts w:ascii="Times New Roman" w:hAnsi="Times New Roman" w:cs="Times New Roman"/>
          <w:sz w:val="24"/>
          <w:szCs w:val="24"/>
        </w:rPr>
      </w:pPr>
      <w:r w:rsidRPr="00E90734">
        <w:rPr>
          <w:rFonts w:ascii="Times New Roman" w:hAnsi="Times New Roman" w:cs="Times New Roman"/>
          <w:sz w:val="24"/>
          <w:szCs w:val="24"/>
        </w:rPr>
        <w:t xml:space="preserve">Technological disruption is associated with an innovation that can create a new market for some specific business and disturb the functioning of the already existed </w:t>
      </w:r>
      <w:r w:rsidR="006F1987" w:rsidRPr="00E90734">
        <w:rPr>
          <w:rFonts w:ascii="Times New Roman" w:hAnsi="Times New Roman" w:cs="Times New Roman"/>
          <w:sz w:val="24"/>
          <w:szCs w:val="24"/>
        </w:rPr>
        <w:t>market. Such</w:t>
      </w:r>
      <w:r w:rsidR="00297E06" w:rsidRPr="00E90734">
        <w:rPr>
          <w:rFonts w:ascii="Times New Roman" w:hAnsi="Times New Roman" w:cs="Times New Roman"/>
          <w:sz w:val="24"/>
          <w:szCs w:val="24"/>
        </w:rPr>
        <w:t xml:space="preserve"> kind of disruption can be seen in the market of transportation after the functioning of Uber. This app changed the way of moving from one place to another and badly disturb the existing business of cabs </w:t>
      </w:r>
      <w:r w:rsidR="000F6A5A" w:rsidRPr="00E90734">
        <w:rPr>
          <w:rFonts w:ascii="Times New Roman" w:hAnsi="Times New Roman" w:cs="Times New Roman"/>
          <w:sz w:val="24"/>
          <w:szCs w:val="24"/>
        </w:rPr>
        <w:fldChar w:fldCharType="begin"/>
      </w:r>
      <w:r w:rsidR="000F6A5A" w:rsidRPr="00E90734">
        <w:rPr>
          <w:rFonts w:ascii="Times New Roman" w:hAnsi="Times New Roman" w:cs="Times New Roman"/>
          <w:sz w:val="24"/>
          <w:szCs w:val="24"/>
        </w:rPr>
        <w:instrText xml:space="preserve"> ADDIN ZOTERO_ITEM CSL_CITATION {"citationID":"Ktl9FWBV","properties":{"formattedCitation":"(Laurell and Sandstr\\uc0\\u246{}m, 2016)","plainCitation":"(Laurell and Sandström, 2016)","noteIndex":0},"citationItems":[{"id":898,"uris":["http://zotero.org/users/local/s8f0QVnP/items/XCXQN3SZ"],"uri":["http://zotero.org/users/local/s8f0QVnP/items/XCXQN3SZ"],"itemData":{"id":898,"type":"article-journal","title":"Analysing Uber in social media—Disruptive technology or institutional disruption?","container-title":"International journal of innovation management","page":"1640013","volume":"20","issue":"05","source":"Google Scholar","author":[{"family":"Laurell","given":"Christofer"},{"family":"Sandström","given":"Christian"}],"issued":{"date-parts":[["2016"]]}}}],"schema":"https://github.com/citation-style-language/schema/raw/master/csl-citation.json"} </w:instrText>
      </w:r>
      <w:r w:rsidR="000F6A5A" w:rsidRPr="00E90734">
        <w:rPr>
          <w:rFonts w:ascii="Times New Roman" w:hAnsi="Times New Roman" w:cs="Times New Roman"/>
          <w:sz w:val="24"/>
          <w:szCs w:val="24"/>
        </w:rPr>
        <w:fldChar w:fldCharType="separate"/>
      </w:r>
      <w:r w:rsidR="000F6A5A" w:rsidRPr="00E90734">
        <w:rPr>
          <w:rFonts w:ascii="Times New Roman" w:hAnsi="Times New Roman" w:cs="Times New Roman"/>
          <w:sz w:val="24"/>
          <w:szCs w:val="24"/>
        </w:rPr>
        <w:t>(Laurell and Sandström, 2016)</w:t>
      </w:r>
      <w:r w:rsidR="000F6A5A" w:rsidRPr="00E90734">
        <w:rPr>
          <w:rFonts w:ascii="Times New Roman" w:hAnsi="Times New Roman" w:cs="Times New Roman"/>
          <w:sz w:val="24"/>
          <w:szCs w:val="24"/>
        </w:rPr>
        <w:fldChar w:fldCharType="end"/>
      </w:r>
      <w:r w:rsidR="00297E06" w:rsidRPr="00E90734">
        <w:rPr>
          <w:rFonts w:ascii="Times New Roman" w:hAnsi="Times New Roman" w:cs="Times New Roman"/>
          <w:sz w:val="24"/>
          <w:szCs w:val="24"/>
        </w:rPr>
        <w:t>.</w:t>
      </w:r>
      <w:r w:rsidR="000F6A5A" w:rsidRPr="00E90734">
        <w:rPr>
          <w:rFonts w:ascii="Times New Roman" w:hAnsi="Times New Roman" w:cs="Times New Roman"/>
          <w:sz w:val="24"/>
          <w:szCs w:val="24"/>
        </w:rPr>
        <w:t xml:space="preserve"> </w:t>
      </w:r>
      <w:r w:rsidR="00726E4A">
        <w:rPr>
          <w:rFonts w:ascii="Times New Roman" w:hAnsi="Times New Roman" w:cs="Times New Roman"/>
          <w:sz w:val="24"/>
          <w:szCs w:val="24"/>
        </w:rPr>
        <w:t>A</w:t>
      </w:r>
      <w:r w:rsidR="00597B63" w:rsidRPr="00E90734">
        <w:rPr>
          <w:rFonts w:ascii="Times New Roman" w:hAnsi="Times New Roman" w:cs="Times New Roman"/>
          <w:sz w:val="24"/>
          <w:szCs w:val="24"/>
        </w:rPr>
        <w:t xml:space="preserve">ny </w:t>
      </w:r>
      <w:r w:rsidR="00597B63" w:rsidRPr="00E90734">
        <w:rPr>
          <w:rFonts w:ascii="Times New Roman" w:hAnsi="Times New Roman" w:cs="Times New Roman"/>
          <w:sz w:val="24"/>
          <w:szCs w:val="24"/>
        </w:rPr>
        <w:lastRenderedPageBreak/>
        <w:t>disturbance in the exist</w:t>
      </w:r>
      <w:r w:rsidR="00726E4A">
        <w:rPr>
          <w:rFonts w:ascii="Times New Roman" w:hAnsi="Times New Roman" w:cs="Times New Roman"/>
          <w:sz w:val="24"/>
          <w:szCs w:val="24"/>
        </w:rPr>
        <w:t>ing and established business can</w:t>
      </w:r>
      <w:r w:rsidR="00597B63" w:rsidRPr="00E90734">
        <w:rPr>
          <w:rFonts w:ascii="Times New Roman" w:hAnsi="Times New Roman" w:cs="Times New Roman"/>
          <w:sz w:val="24"/>
          <w:szCs w:val="24"/>
        </w:rPr>
        <w:t xml:space="preserve"> be caused by so</w:t>
      </w:r>
      <w:r w:rsidR="00726E4A">
        <w:rPr>
          <w:rFonts w:ascii="Times New Roman" w:hAnsi="Times New Roman" w:cs="Times New Roman"/>
          <w:sz w:val="24"/>
          <w:szCs w:val="24"/>
        </w:rPr>
        <w:t>me</w:t>
      </w:r>
      <w:r w:rsidR="00597B63" w:rsidRPr="00E90734">
        <w:rPr>
          <w:rFonts w:ascii="Times New Roman" w:hAnsi="Times New Roman" w:cs="Times New Roman"/>
          <w:sz w:val="24"/>
          <w:szCs w:val="24"/>
        </w:rPr>
        <w:t xml:space="preserve"> technological disruption or by some institutional disruptions. </w:t>
      </w:r>
      <w:r w:rsidR="0055325B" w:rsidRPr="00E90734">
        <w:rPr>
          <w:rFonts w:ascii="Times New Roman" w:hAnsi="Times New Roman" w:cs="Times New Roman"/>
          <w:sz w:val="24"/>
          <w:szCs w:val="24"/>
        </w:rPr>
        <w:t>These</w:t>
      </w:r>
      <w:r w:rsidR="00726E4A">
        <w:rPr>
          <w:rFonts w:ascii="Times New Roman" w:hAnsi="Times New Roman" w:cs="Times New Roman"/>
          <w:sz w:val="24"/>
          <w:szCs w:val="24"/>
        </w:rPr>
        <w:t xml:space="preserve"> technological interruptions can</w:t>
      </w:r>
      <w:r w:rsidR="0055325B" w:rsidRPr="00E90734">
        <w:rPr>
          <w:rFonts w:ascii="Times New Roman" w:hAnsi="Times New Roman" w:cs="Times New Roman"/>
          <w:sz w:val="24"/>
          <w:szCs w:val="24"/>
        </w:rPr>
        <w:t xml:space="preserve"> also affect the existing employment levels </w:t>
      </w:r>
      <w:r w:rsidR="00D82D38" w:rsidRPr="00E90734">
        <w:rPr>
          <w:rFonts w:ascii="Times New Roman" w:hAnsi="Times New Roman" w:cs="Times New Roman"/>
          <w:sz w:val="24"/>
          <w:szCs w:val="24"/>
        </w:rPr>
        <w:fldChar w:fldCharType="begin"/>
      </w:r>
      <w:r w:rsidR="00D82D38" w:rsidRPr="00E90734">
        <w:rPr>
          <w:rFonts w:ascii="Times New Roman" w:hAnsi="Times New Roman" w:cs="Times New Roman"/>
          <w:sz w:val="24"/>
          <w:szCs w:val="24"/>
        </w:rPr>
        <w:instrText xml:space="preserve"> ADDIN ZOTERO_ITEM CSL_CITATION {"citationID":"caNOS0u2","properties":{"formattedCitation":"(Healy et al., 2017)","plainCitation":"(Healy et al., 2017)","noteIndex":0},"citationItems":[{"id":901,"uris":["http://zotero.org/users/local/s8f0QVnP/items/ITDT98YR"],"uri":["http://zotero.org/users/local/s8f0QVnP/items/ITDT98YR"],"itemData":{"id":901,"type":"book","title":"Guest editors’ introduction: technological disruption and the future of employment relations","publisher":"Taylor &amp; Francis","source":"Google Scholar","title-short":"Guest editors’ introduction","author":[{"family":"Healy","given":"Joshua"},{"family":"Nicholson","given":"Daniel"},{"family":"Parker","given":"Jane"}],"issued":{"date-parts":[["2017"]]}}}],"schema":"https://github.com/citation-style-language/schema/raw/master/csl-citation.json"} </w:instrText>
      </w:r>
      <w:r w:rsidR="00D82D38" w:rsidRPr="00E90734">
        <w:rPr>
          <w:rFonts w:ascii="Times New Roman" w:hAnsi="Times New Roman" w:cs="Times New Roman"/>
          <w:sz w:val="24"/>
          <w:szCs w:val="24"/>
        </w:rPr>
        <w:fldChar w:fldCharType="separate"/>
      </w:r>
      <w:r w:rsidR="00D82D38" w:rsidRPr="00E90734">
        <w:rPr>
          <w:rFonts w:ascii="Times New Roman" w:hAnsi="Times New Roman" w:cs="Times New Roman"/>
          <w:sz w:val="24"/>
          <w:szCs w:val="24"/>
        </w:rPr>
        <w:t>(Healy et al., 2017)</w:t>
      </w:r>
      <w:r w:rsidR="00D82D38" w:rsidRPr="00E90734">
        <w:rPr>
          <w:rFonts w:ascii="Times New Roman" w:hAnsi="Times New Roman" w:cs="Times New Roman"/>
          <w:sz w:val="24"/>
          <w:szCs w:val="24"/>
        </w:rPr>
        <w:fldChar w:fldCharType="end"/>
      </w:r>
      <w:r w:rsidR="00D82D38" w:rsidRPr="00E90734">
        <w:rPr>
          <w:rFonts w:ascii="Times New Roman" w:hAnsi="Times New Roman" w:cs="Times New Roman"/>
          <w:sz w:val="24"/>
          <w:szCs w:val="24"/>
        </w:rPr>
        <w:t xml:space="preserve">. </w:t>
      </w:r>
      <w:r w:rsidR="00726E4A">
        <w:rPr>
          <w:rFonts w:ascii="Times New Roman" w:hAnsi="Times New Roman" w:cs="Times New Roman"/>
          <w:sz w:val="24"/>
          <w:szCs w:val="24"/>
        </w:rPr>
        <w:t>Technological shifts can</w:t>
      </w:r>
      <w:r w:rsidR="00FC20CC" w:rsidRPr="00E90734">
        <w:rPr>
          <w:rFonts w:ascii="Times New Roman" w:hAnsi="Times New Roman" w:cs="Times New Roman"/>
          <w:sz w:val="24"/>
          <w:szCs w:val="24"/>
        </w:rPr>
        <w:t xml:space="preserve"> </w:t>
      </w:r>
      <w:r w:rsidR="00E81E22">
        <w:rPr>
          <w:rFonts w:ascii="Times New Roman" w:hAnsi="Times New Roman" w:cs="Times New Roman"/>
          <w:sz w:val="24"/>
          <w:szCs w:val="24"/>
        </w:rPr>
        <w:t>interrupt the existing trends</w:t>
      </w:r>
      <w:r w:rsidR="00FC20CC" w:rsidRPr="00E90734">
        <w:rPr>
          <w:rFonts w:ascii="Times New Roman" w:hAnsi="Times New Roman" w:cs="Times New Roman"/>
          <w:sz w:val="24"/>
          <w:szCs w:val="24"/>
        </w:rPr>
        <w:t xml:space="preserve"> of the market</w:t>
      </w:r>
      <w:r w:rsidR="00726E4A">
        <w:rPr>
          <w:rFonts w:ascii="Times New Roman" w:hAnsi="Times New Roman" w:cs="Times New Roman"/>
          <w:sz w:val="24"/>
          <w:szCs w:val="24"/>
        </w:rPr>
        <w:t>. These shifts in technology can</w:t>
      </w:r>
      <w:r w:rsidR="00FC20CC" w:rsidRPr="00E90734">
        <w:rPr>
          <w:rFonts w:ascii="Times New Roman" w:hAnsi="Times New Roman" w:cs="Times New Roman"/>
          <w:sz w:val="24"/>
          <w:szCs w:val="24"/>
        </w:rPr>
        <w:t xml:space="preserve"> change th</w:t>
      </w:r>
      <w:r w:rsidR="00726E4A">
        <w:rPr>
          <w:rFonts w:ascii="Times New Roman" w:hAnsi="Times New Roman" w:cs="Times New Roman"/>
          <w:sz w:val="24"/>
          <w:szCs w:val="24"/>
        </w:rPr>
        <w:t>e ease of doing business and can</w:t>
      </w:r>
      <w:r w:rsidR="00FC20CC" w:rsidRPr="00E90734">
        <w:rPr>
          <w:rFonts w:ascii="Times New Roman" w:hAnsi="Times New Roman" w:cs="Times New Roman"/>
          <w:sz w:val="24"/>
          <w:szCs w:val="24"/>
        </w:rPr>
        <w:t xml:space="preserve"> expand the business very rapidly by involving more people in that particular business</w:t>
      </w:r>
      <w:r w:rsidR="00106739" w:rsidRPr="00E90734">
        <w:rPr>
          <w:rFonts w:ascii="Times New Roman" w:hAnsi="Times New Roman" w:cs="Times New Roman"/>
          <w:sz w:val="24"/>
          <w:szCs w:val="24"/>
        </w:rPr>
        <w:t xml:space="preserve"> </w:t>
      </w:r>
      <w:r w:rsidR="00106739" w:rsidRPr="00E90734">
        <w:rPr>
          <w:rFonts w:ascii="Times New Roman" w:hAnsi="Times New Roman" w:cs="Times New Roman"/>
          <w:sz w:val="24"/>
          <w:szCs w:val="24"/>
        </w:rPr>
        <w:fldChar w:fldCharType="begin"/>
      </w:r>
      <w:r w:rsidR="00106739" w:rsidRPr="00E90734">
        <w:rPr>
          <w:rFonts w:ascii="Times New Roman" w:hAnsi="Times New Roman" w:cs="Times New Roman"/>
          <w:sz w:val="24"/>
          <w:szCs w:val="24"/>
        </w:rPr>
        <w:instrText xml:space="preserve"> ADDIN ZOTERO_ITEM CSL_CITATION {"citationID":"8vdPoo1n","properties":{"formattedCitation":"(Palo and T\\uc0\\u228{}htinen, 2013)","plainCitation":"(Palo and Tähtinen, 2013)","noteIndex":0},"citationItems":[{"id":903,"uris":["http://zotero.org/users/local/s8f0QVnP/items/C8Q6YM3N"],"uri":["http://zotero.org/users/local/s8f0QVnP/items/C8Q6YM3N"],"itemData":{"id":903,"type":"article-journal","title":"Networked business model development for emerging technology-based services","container-title":"Industrial Marketing Management","page":"773-782","volume":"42","issue":"5","author":[{"family":"Palo","given":"Teea"},{"family":"Tähtinen","given":"Jaana"}],"issued":{"date-parts":[["2013"]]}}}],"schema":"https://github.com/citation-style-language/schema/raw/master/csl-citation.json"} </w:instrText>
      </w:r>
      <w:r w:rsidR="00106739" w:rsidRPr="00E90734">
        <w:rPr>
          <w:rFonts w:ascii="Times New Roman" w:hAnsi="Times New Roman" w:cs="Times New Roman"/>
          <w:sz w:val="24"/>
          <w:szCs w:val="24"/>
        </w:rPr>
        <w:fldChar w:fldCharType="separate"/>
      </w:r>
      <w:r w:rsidR="00106739" w:rsidRPr="00E90734">
        <w:rPr>
          <w:rFonts w:ascii="Times New Roman" w:hAnsi="Times New Roman" w:cs="Times New Roman"/>
          <w:sz w:val="24"/>
          <w:szCs w:val="24"/>
        </w:rPr>
        <w:t>(Palo and Tähtinen, 2013)</w:t>
      </w:r>
      <w:r w:rsidR="00106739" w:rsidRPr="00E90734">
        <w:rPr>
          <w:rFonts w:ascii="Times New Roman" w:hAnsi="Times New Roman" w:cs="Times New Roman"/>
          <w:sz w:val="24"/>
          <w:szCs w:val="24"/>
        </w:rPr>
        <w:fldChar w:fldCharType="end"/>
      </w:r>
      <w:r w:rsidR="00FC20CC" w:rsidRPr="00E90734">
        <w:rPr>
          <w:rFonts w:ascii="Times New Roman" w:hAnsi="Times New Roman" w:cs="Times New Roman"/>
          <w:sz w:val="24"/>
          <w:szCs w:val="24"/>
        </w:rPr>
        <w:t xml:space="preserve">. </w:t>
      </w:r>
      <w:r w:rsidR="004E3BB0" w:rsidRPr="00E90734">
        <w:rPr>
          <w:rFonts w:ascii="Times New Roman" w:hAnsi="Times New Roman" w:cs="Times New Roman"/>
          <w:sz w:val="24"/>
          <w:szCs w:val="24"/>
        </w:rPr>
        <w:t xml:space="preserve">Disruptive technologies are based on some new and radical idea of doing an already existing business in a new and modified way. This new method of doing business can change the traditional way of doing the business. </w:t>
      </w:r>
      <w:r w:rsidR="00674921" w:rsidRPr="00E90734">
        <w:rPr>
          <w:rFonts w:ascii="Times New Roman" w:hAnsi="Times New Roman" w:cs="Times New Roman"/>
          <w:sz w:val="24"/>
          <w:szCs w:val="24"/>
        </w:rPr>
        <w:t>Risk of adopting a new thing is the key feature of disruptive technologies</w:t>
      </w:r>
      <w:r w:rsidR="00F03E55" w:rsidRPr="00E90734">
        <w:rPr>
          <w:rFonts w:ascii="Times New Roman" w:hAnsi="Times New Roman" w:cs="Times New Roman"/>
          <w:sz w:val="24"/>
          <w:szCs w:val="24"/>
        </w:rPr>
        <w:t xml:space="preserve"> </w:t>
      </w:r>
      <w:r w:rsidR="00F03E55" w:rsidRPr="00E90734">
        <w:rPr>
          <w:rFonts w:ascii="Times New Roman" w:hAnsi="Times New Roman" w:cs="Times New Roman"/>
          <w:sz w:val="24"/>
          <w:szCs w:val="24"/>
        </w:rPr>
        <w:fldChar w:fldCharType="begin"/>
      </w:r>
      <w:r w:rsidR="00F03E55" w:rsidRPr="00E90734">
        <w:rPr>
          <w:rFonts w:ascii="Times New Roman" w:hAnsi="Times New Roman" w:cs="Times New Roman"/>
          <w:sz w:val="24"/>
          <w:szCs w:val="24"/>
        </w:rPr>
        <w:instrText xml:space="preserve"> ADDIN ZOTERO_ITEM CSL_CITATION {"citationID":"jWD6QSIJ","properties":{"formattedCitation":"(Wang and Nicolau, 2017)","plainCitation":"(Wang and Nicolau, 2017)","noteIndex":0},"citationItems":[{"id":919,"uris":["http://zotero.org/users/local/s8f0QVnP/items/AAX3D4T8"],"uri":["http://zotero.org/users/local/s8f0QVnP/items/AAX3D4T8"],"itemData":{"id":919,"type":"article-journal","title":"Price determinants of sharing economy based accommodation rental: A study of listings from 33 cities on Airbnb. com","container-title":"International Journal of Hospitality Management","page":"120-131","volume":"62","author":[{"family":"Wang","given":"Dan"},{"family":"Nicolau","given":"Juan L."}],"issued":{"date-parts":[["2017"]]}}}],"schema":"https://github.com/citation-style-language/schema/raw/master/csl-citation.json"} </w:instrText>
      </w:r>
      <w:r w:rsidR="00F03E55" w:rsidRPr="00E90734">
        <w:rPr>
          <w:rFonts w:ascii="Times New Roman" w:hAnsi="Times New Roman" w:cs="Times New Roman"/>
          <w:sz w:val="24"/>
          <w:szCs w:val="24"/>
        </w:rPr>
        <w:fldChar w:fldCharType="separate"/>
      </w:r>
      <w:r w:rsidR="00F03E55" w:rsidRPr="00E90734">
        <w:rPr>
          <w:rFonts w:ascii="Times New Roman" w:hAnsi="Times New Roman" w:cs="Times New Roman"/>
          <w:sz w:val="24"/>
          <w:szCs w:val="24"/>
        </w:rPr>
        <w:t>(Wang and Nicolau, 2017)</w:t>
      </w:r>
      <w:r w:rsidR="00F03E55" w:rsidRPr="00E90734">
        <w:rPr>
          <w:rFonts w:ascii="Times New Roman" w:hAnsi="Times New Roman" w:cs="Times New Roman"/>
          <w:sz w:val="24"/>
          <w:szCs w:val="24"/>
        </w:rPr>
        <w:fldChar w:fldCharType="end"/>
      </w:r>
      <w:r w:rsidR="00674921" w:rsidRPr="00E90734">
        <w:rPr>
          <w:rFonts w:ascii="Times New Roman" w:hAnsi="Times New Roman" w:cs="Times New Roman"/>
          <w:sz w:val="24"/>
          <w:szCs w:val="24"/>
        </w:rPr>
        <w:t>. Online shopping</w:t>
      </w:r>
      <w:r w:rsidR="00E7051E" w:rsidRPr="00E90734">
        <w:rPr>
          <w:rFonts w:ascii="Times New Roman" w:hAnsi="Times New Roman" w:cs="Times New Roman"/>
          <w:sz w:val="24"/>
          <w:szCs w:val="24"/>
        </w:rPr>
        <w:t>, riding</w:t>
      </w:r>
      <w:r w:rsidR="00674921" w:rsidRPr="00E90734">
        <w:rPr>
          <w:rFonts w:ascii="Times New Roman" w:hAnsi="Times New Roman" w:cs="Times New Roman"/>
          <w:sz w:val="24"/>
          <w:szCs w:val="24"/>
        </w:rPr>
        <w:t xml:space="preserve"> apps, e-newspapers are some of the examples of disruptive technologies that radicalize the way of doing business.</w:t>
      </w:r>
    </w:p>
    <w:p w14:paraId="2D86D89B" w14:textId="77777777" w:rsidR="00560744" w:rsidRPr="00E90734" w:rsidRDefault="00560744" w:rsidP="00560744">
      <w:pPr>
        <w:pStyle w:val="ListParagraph"/>
        <w:spacing w:line="480" w:lineRule="auto"/>
        <w:ind w:firstLine="720"/>
        <w:jc w:val="both"/>
        <w:rPr>
          <w:rFonts w:ascii="Times New Roman" w:hAnsi="Times New Roman" w:cs="Times New Roman"/>
          <w:sz w:val="24"/>
          <w:szCs w:val="24"/>
        </w:rPr>
      </w:pPr>
    </w:p>
    <w:p w14:paraId="29308CC0" w14:textId="77777777" w:rsidR="00D743B1" w:rsidRPr="00DD1B81" w:rsidRDefault="00831A83" w:rsidP="00560744">
      <w:pPr>
        <w:pStyle w:val="ListParagraph"/>
        <w:spacing w:line="480" w:lineRule="auto"/>
        <w:ind w:left="0" w:firstLine="720"/>
        <w:jc w:val="both"/>
        <w:rPr>
          <w:rFonts w:ascii="Times New Roman" w:hAnsi="Times New Roman" w:cs="Times New Roman"/>
          <w:b/>
          <w:i/>
          <w:sz w:val="24"/>
          <w:szCs w:val="24"/>
        </w:rPr>
      </w:pPr>
      <w:r w:rsidRPr="00DD1B81">
        <w:rPr>
          <w:rFonts w:ascii="Times New Roman" w:hAnsi="Times New Roman" w:cs="Times New Roman"/>
          <w:b/>
          <w:i/>
          <w:sz w:val="24"/>
          <w:szCs w:val="24"/>
        </w:rPr>
        <w:t>Airbnb-Technological D</w:t>
      </w:r>
      <w:r w:rsidR="00317177" w:rsidRPr="00DD1B81">
        <w:rPr>
          <w:rFonts w:ascii="Times New Roman" w:hAnsi="Times New Roman" w:cs="Times New Roman"/>
          <w:b/>
          <w:i/>
          <w:sz w:val="24"/>
          <w:szCs w:val="24"/>
        </w:rPr>
        <w:t>isruption</w:t>
      </w:r>
    </w:p>
    <w:p w14:paraId="46945E71" w14:textId="3F851F8F" w:rsidR="00885155" w:rsidRDefault="00831A83" w:rsidP="00560744">
      <w:pPr>
        <w:pStyle w:val="ListParagraph"/>
        <w:spacing w:line="480" w:lineRule="auto"/>
        <w:ind w:firstLine="720"/>
        <w:jc w:val="both"/>
        <w:rPr>
          <w:rFonts w:ascii="Times New Roman" w:hAnsi="Times New Roman" w:cs="Times New Roman"/>
          <w:sz w:val="24"/>
          <w:szCs w:val="24"/>
        </w:rPr>
      </w:pPr>
      <w:r w:rsidRPr="00E90734">
        <w:rPr>
          <w:rFonts w:ascii="Times New Roman" w:hAnsi="Times New Roman" w:cs="Times New Roman"/>
          <w:sz w:val="24"/>
          <w:szCs w:val="24"/>
        </w:rPr>
        <w:t>Airbnb is a company that transforms the working of the already existing business of hotels and homestays.</w:t>
      </w:r>
      <w:r w:rsidR="00442141" w:rsidRPr="00E90734">
        <w:rPr>
          <w:rFonts w:ascii="Times New Roman" w:hAnsi="Times New Roman" w:cs="Times New Roman"/>
          <w:sz w:val="24"/>
          <w:szCs w:val="24"/>
        </w:rPr>
        <w:t xml:space="preserve"> Airbnb provides consumers with a wide range of options to choose according to their needs. </w:t>
      </w:r>
      <w:r w:rsidR="00E81E22">
        <w:rPr>
          <w:rFonts w:ascii="Times New Roman" w:hAnsi="Times New Roman" w:cs="Times New Roman"/>
          <w:sz w:val="24"/>
          <w:szCs w:val="24"/>
        </w:rPr>
        <w:t xml:space="preserve">Airbnb provides consumers </w:t>
      </w:r>
      <w:r w:rsidR="00442141" w:rsidRPr="00E90734">
        <w:rPr>
          <w:rFonts w:ascii="Times New Roman" w:hAnsi="Times New Roman" w:cs="Times New Roman"/>
          <w:sz w:val="24"/>
          <w:szCs w:val="24"/>
        </w:rPr>
        <w:t>a lot of psychological benefits including a sense of ownership and feel like home</w:t>
      </w:r>
      <w:r w:rsidR="00F03E55" w:rsidRPr="00E90734">
        <w:rPr>
          <w:rFonts w:ascii="Times New Roman" w:hAnsi="Times New Roman" w:cs="Times New Roman"/>
          <w:sz w:val="24"/>
          <w:szCs w:val="24"/>
        </w:rPr>
        <w:t xml:space="preserve"> </w:t>
      </w:r>
      <w:r w:rsidR="00F03E55" w:rsidRPr="00E90734">
        <w:rPr>
          <w:rFonts w:ascii="Times New Roman" w:hAnsi="Times New Roman" w:cs="Times New Roman"/>
          <w:sz w:val="24"/>
          <w:szCs w:val="24"/>
        </w:rPr>
        <w:fldChar w:fldCharType="begin"/>
      </w:r>
      <w:r w:rsidR="00F03E55" w:rsidRPr="00E90734">
        <w:rPr>
          <w:rFonts w:ascii="Times New Roman" w:hAnsi="Times New Roman" w:cs="Times New Roman"/>
          <w:sz w:val="24"/>
          <w:szCs w:val="24"/>
        </w:rPr>
        <w:instrText xml:space="preserve"> ADDIN ZOTERO_ITEM CSL_CITATION {"citationID":"bN0iMe8J","properties":{"formattedCitation":"(Varma et al., 2016)","plainCitation":"(Varma et al., 2016)","noteIndex":0},"citationItems":[{"id":920,"uris":["http://zotero.org/users/local/s8f0QVnP/items/NQAEHSHP"],"uri":["http://zotero.org/users/local/s8f0QVnP/items/NQAEHSHP"],"itemData":{"id":920,"type":"article-journal","title":"Airbnb: Exciting innovation or passing fad?","container-title":"Tourism Management Perspectives","page":"228-237","volume":"20","author":[{"family":"Varma","given":"Arup"},{"family":"Jukic","given":"Nenad"},{"family":"Pestek","given":"Almir"},{"family":"Shultz","given":"Clifford J."},{"family":"Nestorov","given":"Svetlozar"}],"issued":{"date-parts":[["2016"]]}}}],"schema":"https://github.com/citation-style-language/schema/raw/master/csl-citation.json"} </w:instrText>
      </w:r>
      <w:r w:rsidR="00F03E55" w:rsidRPr="00E90734">
        <w:rPr>
          <w:rFonts w:ascii="Times New Roman" w:hAnsi="Times New Roman" w:cs="Times New Roman"/>
          <w:sz w:val="24"/>
          <w:szCs w:val="24"/>
        </w:rPr>
        <w:fldChar w:fldCharType="separate"/>
      </w:r>
      <w:r w:rsidR="00F03E55" w:rsidRPr="00E90734">
        <w:rPr>
          <w:rFonts w:ascii="Times New Roman" w:hAnsi="Times New Roman" w:cs="Times New Roman"/>
          <w:sz w:val="24"/>
          <w:szCs w:val="24"/>
        </w:rPr>
        <w:t>(Varma et al., 2016)</w:t>
      </w:r>
      <w:r w:rsidR="00F03E55" w:rsidRPr="00E90734">
        <w:rPr>
          <w:rFonts w:ascii="Times New Roman" w:hAnsi="Times New Roman" w:cs="Times New Roman"/>
          <w:sz w:val="24"/>
          <w:szCs w:val="24"/>
        </w:rPr>
        <w:fldChar w:fldCharType="end"/>
      </w:r>
      <w:r w:rsidR="00442141" w:rsidRPr="00E90734">
        <w:rPr>
          <w:rFonts w:ascii="Times New Roman" w:hAnsi="Times New Roman" w:cs="Times New Roman"/>
          <w:sz w:val="24"/>
          <w:szCs w:val="24"/>
        </w:rPr>
        <w:t>. Customers are enabled to choose a destination according to their social and cultural norms</w:t>
      </w:r>
      <w:r w:rsidR="00442141" w:rsidRPr="00E90734">
        <w:rPr>
          <w:rFonts w:ascii="Times New Roman" w:hAnsi="Times New Roman" w:cs="Times New Roman"/>
          <w:sz w:val="24"/>
          <w:szCs w:val="24"/>
        </w:rPr>
        <w:fldChar w:fldCharType="begin"/>
      </w:r>
      <w:r w:rsidR="00442141" w:rsidRPr="00E90734">
        <w:rPr>
          <w:rFonts w:ascii="Times New Roman" w:hAnsi="Times New Roman" w:cs="Times New Roman"/>
          <w:sz w:val="24"/>
          <w:szCs w:val="24"/>
        </w:rPr>
        <w:instrText xml:space="preserve"> ADDIN ZOTERO_ITEM CSL_CITATION {"citationID":"RTWeo4SK","properties":{"formattedCitation":"(Liu and Mattila, 2017)","plainCitation":"(Liu and Mattila, 2017)","noteIndex":0},"citationItems":[{"id":905,"uris":["http://zotero.org/users/local/s8f0QVnP/items/VNTM6JND"],"uri":["http://zotero.org/users/local/s8f0QVnP/items/VNTM6JND"],"itemData":{"id":905,"type":"article-journal","title":"Airbnb: Online targeted advertising, sense of power, and consumer decisions","container-title":"International Journal of Hospitality Management","page":"33-41","volume":"60","author":[{"family":"Liu","given":"Stephanie Q."},{"family":"Mattila","given":"Anna S."}],"issued":{"date-parts":[["2017"]]}}}],"schema":"https://github.com/citation-style-language/schema/raw/master/csl-citation.json"} </w:instrText>
      </w:r>
      <w:r w:rsidR="00442141" w:rsidRPr="00E90734">
        <w:rPr>
          <w:rFonts w:ascii="Times New Roman" w:hAnsi="Times New Roman" w:cs="Times New Roman"/>
          <w:sz w:val="24"/>
          <w:szCs w:val="24"/>
        </w:rPr>
        <w:fldChar w:fldCharType="separate"/>
      </w:r>
      <w:r w:rsidR="00442141" w:rsidRPr="00E90734">
        <w:rPr>
          <w:rFonts w:ascii="Times New Roman" w:hAnsi="Times New Roman" w:cs="Times New Roman"/>
          <w:sz w:val="24"/>
          <w:szCs w:val="24"/>
        </w:rPr>
        <w:t>(Liu and Mattila, 2017)</w:t>
      </w:r>
      <w:r w:rsidR="00442141" w:rsidRPr="00E90734">
        <w:rPr>
          <w:rFonts w:ascii="Times New Roman" w:hAnsi="Times New Roman" w:cs="Times New Roman"/>
          <w:sz w:val="24"/>
          <w:szCs w:val="24"/>
        </w:rPr>
        <w:fldChar w:fldCharType="end"/>
      </w:r>
      <w:r w:rsidR="00442141" w:rsidRPr="00E90734">
        <w:rPr>
          <w:rFonts w:ascii="Times New Roman" w:hAnsi="Times New Roman" w:cs="Times New Roman"/>
          <w:sz w:val="24"/>
          <w:szCs w:val="24"/>
        </w:rPr>
        <w:t xml:space="preserve">. </w:t>
      </w:r>
      <w:r w:rsidR="00D743B1" w:rsidRPr="00E90734">
        <w:rPr>
          <w:rFonts w:ascii="Times New Roman" w:hAnsi="Times New Roman" w:cs="Times New Roman"/>
          <w:sz w:val="24"/>
          <w:szCs w:val="24"/>
        </w:rPr>
        <w:t xml:space="preserve">Stelios Kavadias explained six key factors </w:t>
      </w:r>
      <w:r w:rsidR="00726E4A">
        <w:rPr>
          <w:rFonts w:ascii="Times New Roman" w:hAnsi="Times New Roman" w:cs="Times New Roman"/>
          <w:sz w:val="24"/>
          <w:szCs w:val="24"/>
        </w:rPr>
        <w:t>of a new business model that could</w:t>
      </w:r>
      <w:r w:rsidR="00D743B1" w:rsidRPr="00E90734">
        <w:rPr>
          <w:rFonts w:ascii="Times New Roman" w:hAnsi="Times New Roman" w:cs="Times New Roman"/>
          <w:sz w:val="24"/>
          <w:szCs w:val="24"/>
        </w:rPr>
        <w:t xml:space="preserve"> transform the tradition</w:t>
      </w:r>
      <w:r w:rsidR="00726E4A">
        <w:rPr>
          <w:rFonts w:ascii="Times New Roman" w:hAnsi="Times New Roman" w:cs="Times New Roman"/>
          <w:sz w:val="24"/>
          <w:szCs w:val="24"/>
        </w:rPr>
        <w:t>al working of a business and could</w:t>
      </w:r>
      <w:r w:rsidR="00D743B1" w:rsidRPr="00E90734">
        <w:rPr>
          <w:rFonts w:ascii="Times New Roman" w:hAnsi="Times New Roman" w:cs="Times New Roman"/>
          <w:sz w:val="24"/>
          <w:szCs w:val="24"/>
        </w:rPr>
        <w:t xml:space="preserve"> become a disruptive technologic</w:t>
      </w:r>
      <w:r w:rsidR="00726E4A">
        <w:rPr>
          <w:rFonts w:ascii="Times New Roman" w:hAnsi="Times New Roman" w:cs="Times New Roman"/>
          <w:sz w:val="24"/>
          <w:szCs w:val="24"/>
        </w:rPr>
        <w:t>al change. These six factors were</w:t>
      </w:r>
      <w:r w:rsidR="00D743B1" w:rsidRPr="00E90734">
        <w:rPr>
          <w:rFonts w:ascii="Times New Roman" w:hAnsi="Times New Roman" w:cs="Times New Roman"/>
          <w:sz w:val="24"/>
          <w:szCs w:val="24"/>
        </w:rPr>
        <w:t xml:space="preserve"> asset sharing, a closed-loop process, personalized service/product, price based on usage, </w:t>
      </w:r>
      <w:r w:rsidR="003E5412" w:rsidRPr="00E90734">
        <w:rPr>
          <w:rFonts w:ascii="Times New Roman" w:hAnsi="Times New Roman" w:cs="Times New Roman"/>
          <w:sz w:val="24"/>
          <w:szCs w:val="24"/>
        </w:rPr>
        <w:t xml:space="preserve">adoptive organization and collaboration in the ecosystem </w:t>
      </w:r>
      <w:r w:rsidR="003E5412" w:rsidRPr="00E90734">
        <w:rPr>
          <w:rFonts w:ascii="Times New Roman" w:hAnsi="Times New Roman" w:cs="Times New Roman"/>
          <w:sz w:val="24"/>
          <w:szCs w:val="24"/>
        </w:rPr>
        <w:fldChar w:fldCharType="begin"/>
      </w:r>
      <w:r w:rsidR="003E5412" w:rsidRPr="00E90734">
        <w:rPr>
          <w:rFonts w:ascii="Times New Roman" w:hAnsi="Times New Roman" w:cs="Times New Roman"/>
          <w:sz w:val="24"/>
          <w:szCs w:val="24"/>
        </w:rPr>
        <w:instrText xml:space="preserve"> ADDIN ZOTERO_ITEM CSL_CITATION {"citationID":"CGXGIGji","properties":{"formattedCitation":"(Kavadias et al., 2016)","plainCitation":"(Kavadias et al., 2016)","noteIndex":0},"citationItems":[{"id":904,"uris":["http://zotero.org/users/local/s8f0QVnP/items/DEVZKK8R"],"uri":["http://zotero.org/users/local/s8f0QVnP/items/DEVZKK8R"],"itemData":{"id":904,"type":"article-journal","title":"The transformative business model","container-title":"Harvard business review","page":"91-98","volume":"94","issue":"10","author":[{"family":"Kavadias","given":"Stelios"},{"family":"Ladas","given":"Kostas"},{"family":"Loch","given":"Christoph"}],"issued":{"date-parts":[["2016"]]}}}],"schema":"https://github.com/citation-style-language/schema/raw/master/csl-citation.json"} </w:instrText>
      </w:r>
      <w:r w:rsidR="003E5412" w:rsidRPr="00E90734">
        <w:rPr>
          <w:rFonts w:ascii="Times New Roman" w:hAnsi="Times New Roman" w:cs="Times New Roman"/>
          <w:sz w:val="24"/>
          <w:szCs w:val="24"/>
        </w:rPr>
        <w:fldChar w:fldCharType="separate"/>
      </w:r>
      <w:r w:rsidR="003E5412" w:rsidRPr="00E90734">
        <w:rPr>
          <w:rFonts w:ascii="Times New Roman" w:hAnsi="Times New Roman" w:cs="Times New Roman"/>
          <w:sz w:val="24"/>
          <w:szCs w:val="24"/>
        </w:rPr>
        <w:t>(Kavadias et al., 2016)</w:t>
      </w:r>
      <w:r w:rsidR="003E5412" w:rsidRPr="00E90734">
        <w:rPr>
          <w:rFonts w:ascii="Times New Roman" w:hAnsi="Times New Roman" w:cs="Times New Roman"/>
          <w:sz w:val="24"/>
          <w:szCs w:val="24"/>
        </w:rPr>
        <w:fldChar w:fldCharType="end"/>
      </w:r>
      <w:r w:rsidR="003E5412" w:rsidRPr="00E90734">
        <w:rPr>
          <w:rFonts w:ascii="Times New Roman" w:hAnsi="Times New Roman" w:cs="Times New Roman"/>
          <w:sz w:val="24"/>
          <w:szCs w:val="24"/>
        </w:rPr>
        <w:t xml:space="preserve">. </w:t>
      </w:r>
      <w:r w:rsidR="00493FBB" w:rsidRPr="00E90734">
        <w:rPr>
          <w:rFonts w:ascii="Times New Roman" w:hAnsi="Times New Roman" w:cs="Times New Roman"/>
          <w:sz w:val="24"/>
          <w:szCs w:val="24"/>
        </w:rPr>
        <w:t xml:space="preserve">Albert Boswijk explained the reasons behind the technological disruptive business model of Airbnb. </w:t>
      </w:r>
      <w:r w:rsidR="00493FBB" w:rsidRPr="00E90734">
        <w:rPr>
          <w:rFonts w:ascii="Times New Roman" w:hAnsi="Times New Roman" w:cs="Times New Roman"/>
          <w:sz w:val="24"/>
          <w:szCs w:val="24"/>
        </w:rPr>
        <w:lastRenderedPageBreak/>
        <w:t>He narrated that the vision and idea of this company were transformative and unique. Founder of Airbnb</w:t>
      </w:r>
      <w:r w:rsidR="006D5397" w:rsidRPr="00E90734">
        <w:rPr>
          <w:rFonts w:ascii="Times New Roman" w:hAnsi="Times New Roman" w:cs="Times New Roman"/>
          <w:sz w:val="24"/>
          <w:szCs w:val="24"/>
        </w:rPr>
        <w:t xml:space="preserve">, Mr </w:t>
      </w:r>
      <w:proofErr w:type="spellStart"/>
      <w:r w:rsidR="006D5397" w:rsidRPr="00E90734">
        <w:rPr>
          <w:rFonts w:ascii="Times New Roman" w:hAnsi="Times New Roman" w:cs="Times New Roman"/>
          <w:sz w:val="24"/>
          <w:szCs w:val="24"/>
        </w:rPr>
        <w:t>Chesky</w:t>
      </w:r>
      <w:proofErr w:type="spellEnd"/>
      <w:r w:rsidR="00493FBB" w:rsidRPr="00E90734">
        <w:rPr>
          <w:rFonts w:ascii="Times New Roman" w:hAnsi="Times New Roman" w:cs="Times New Roman"/>
          <w:sz w:val="24"/>
          <w:szCs w:val="24"/>
        </w:rPr>
        <w:t xml:space="preserve"> refurbish</w:t>
      </w:r>
      <w:r w:rsidR="00726E4A">
        <w:rPr>
          <w:rFonts w:ascii="Times New Roman" w:hAnsi="Times New Roman" w:cs="Times New Roman"/>
          <w:sz w:val="24"/>
          <w:szCs w:val="24"/>
        </w:rPr>
        <w:t>ed</w:t>
      </w:r>
      <w:r w:rsidR="00493FBB" w:rsidRPr="00E90734">
        <w:rPr>
          <w:rFonts w:ascii="Times New Roman" w:hAnsi="Times New Roman" w:cs="Times New Roman"/>
          <w:sz w:val="24"/>
          <w:szCs w:val="24"/>
        </w:rPr>
        <w:t xml:space="preserve"> the idea of helping people with a residential problem into a real business. </w:t>
      </w:r>
      <w:r w:rsidR="006D5397" w:rsidRPr="00E90734">
        <w:rPr>
          <w:rFonts w:ascii="Times New Roman" w:hAnsi="Times New Roman" w:cs="Times New Roman"/>
          <w:sz w:val="24"/>
          <w:szCs w:val="24"/>
        </w:rPr>
        <w:t xml:space="preserve">He realized the demand for short period accommodation facilities and tried to help people with such needs. With the exceptionality of this idea, the Airbnb company </w:t>
      </w:r>
      <w:r w:rsidR="00726E4A" w:rsidRPr="00E90734">
        <w:rPr>
          <w:rFonts w:ascii="Times New Roman" w:hAnsi="Times New Roman" w:cs="Times New Roman"/>
          <w:sz w:val="24"/>
          <w:szCs w:val="24"/>
        </w:rPr>
        <w:t>appeared</w:t>
      </w:r>
      <w:r w:rsidR="006D5397" w:rsidRPr="00E90734">
        <w:rPr>
          <w:rFonts w:ascii="Times New Roman" w:hAnsi="Times New Roman" w:cs="Times New Roman"/>
          <w:sz w:val="24"/>
          <w:szCs w:val="24"/>
        </w:rPr>
        <w:t xml:space="preserve"> from nowhere and created a community of guests and hosts where both got benefits </w:t>
      </w:r>
      <w:r w:rsidR="006D5397" w:rsidRPr="00E90734">
        <w:rPr>
          <w:rFonts w:ascii="Times New Roman" w:hAnsi="Times New Roman" w:cs="Times New Roman"/>
          <w:sz w:val="24"/>
          <w:szCs w:val="24"/>
        </w:rPr>
        <w:fldChar w:fldCharType="begin"/>
      </w:r>
      <w:r w:rsidR="006D5397" w:rsidRPr="00E90734">
        <w:rPr>
          <w:rFonts w:ascii="Times New Roman" w:hAnsi="Times New Roman" w:cs="Times New Roman"/>
          <w:sz w:val="24"/>
          <w:szCs w:val="24"/>
        </w:rPr>
        <w:instrText xml:space="preserve"> ADDIN ZOTERO_ITEM CSL_CITATION {"citationID":"TyVgJuax","properties":{"formattedCitation":"(Boswijk, 2017)","plainCitation":"(Boswijk, 2017)","noteIndex":0},"citationItems":[{"id":922,"uris":["http://zotero.org/users/local/s8f0QVnP/items/7CKBW2RB"],"uri":["http://zotero.org/users/local/s8f0QVnP/items/7CKBW2RB"],"itemData":{"id":922,"type":"article-journal","title":"Transforming business value through digitalized networks: A case study on the value drivers of Airbnb","container-title":"Journal of Creating Value","page":"104-114","volume":"3","issue":"1","author":[{"family":"Boswijk","given":"Albert"}],"issued":{"date-parts":[["2017"]]}}}],"schema":"https://github.com/citation-style-language/schema/raw/master/csl-citation.json"} </w:instrText>
      </w:r>
      <w:r w:rsidR="006D5397" w:rsidRPr="00E90734">
        <w:rPr>
          <w:rFonts w:ascii="Times New Roman" w:hAnsi="Times New Roman" w:cs="Times New Roman"/>
          <w:sz w:val="24"/>
          <w:szCs w:val="24"/>
        </w:rPr>
        <w:fldChar w:fldCharType="separate"/>
      </w:r>
      <w:r w:rsidR="006D5397" w:rsidRPr="00E90734">
        <w:rPr>
          <w:rFonts w:ascii="Times New Roman" w:hAnsi="Times New Roman" w:cs="Times New Roman"/>
          <w:sz w:val="24"/>
          <w:szCs w:val="24"/>
        </w:rPr>
        <w:t>(Boswijk, 2017)</w:t>
      </w:r>
      <w:r w:rsidR="006D5397" w:rsidRPr="00E90734">
        <w:rPr>
          <w:rFonts w:ascii="Times New Roman" w:hAnsi="Times New Roman" w:cs="Times New Roman"/>
          <w:sz w:val="24"/>
          <w:szCs w:val="24"/>
        </w:rPr>
        <w:fldChar w:fldCharType="end"/>
      </w:r>
      <w:r w:rsidR="006D5397" w:rsidRPr="00E90734">
        <w:rPr>
          <w:rFonts w:ascii="Times New Roman" w:hAnsi="Times New Roman" w:cs="Times New Roman"/>
          <w:sz w:val="24"/>
          <w:szCs w:val="24"/>
        </w:rPr>
        <w:t xml:space="preserve">. </w:t>
      </w:r>
      <w:r w:rsidR="00E81E22">
        <w:rPr>
          <w:rFonts w:ascii="Times New Roman" w:hAnsi="Times New Roman" w:cs="Times New Roman"/>
          <w:sz w:val="24"/>
          <w:szCs w:val="24"/>
        </w:rPr>
        <w:t>Hosts could</w:t>
      </w:r>
      <w:r w:rsidR="006D5397" w:rsidRPr="00E90734">
        <w:rPr>
          <w:rFonts w:ascii="Times New Roman" w:hAnsi="Times New Roman" w:cs="Times New Roman"/>
          <w:sz w:val="24"/>
          <w:szCs w:val="24"/>
        </w:rPr>
        <w:t xml:space="preserve"> get earnings by lending extra spa</w:t>
      </w:r>
      <w:r w:rsidR="00E81E22">
        <w:rPr>
          <w:rFonts w:ascii="Times New Roman" w:hAnsi="Times New Roman" w:cs="Times New Roman"/>
          <w:sz w:val="24"/>
          <w:szCs w:val="24"/>
        </w:rPr>
        <w:t>ce in their houses. Tourists could</w:t>
      </w:r>
      <w:r w:rsidR="006D5397" w:rsidRPr="00E90734">
        <w:rPr>
          <w:rFonts w:ascii="Times New Roman" w:hAnsi="Times New Roman" w:cs="Times New Roman"/>
          <w:sz w:val="24"/>
          <w:szCs w:val="24"/>
        </w:rPr>
        <w:t xml:space="preserve"> find a</w:t>
      </w:r>
      <w:r w:rsidR="00E81E22">
        <w:rPr>
          <w:rFonts w:ascii="Times New Roman" w:hAnsi="Times New Roman" w:cs="Times New Roman"/>
          <w:sz w:val="24"/>
          <w:szCs w:val="24"/>
        </w:rPr>
        <w:t xml:space="preserve"> great number of options that could</w:t>
      </w:r>
      <w:r w:rsidR="006D5397" w:rsidRPr="00E90734">
        <w:rPr>
          <w:rFonts w:ascii="Times New Roman" w:hAnsi="Times New Roman" w:cs="Times New Roman"/>
          <w:sz w:val="24"/>
          <w:szCs w:val="24"/>
        </w:rPr>
        <w:t xml:space="preserve"> be chosen according to</w:t>
      </w:r>
      <w:r w:rsidR="00E81E22">
        <w:rPr>
          <w:rFonts w:ascii="Times New Roman" w:hAnsi="Times New Roman" w:cs="Times New Roman"/>
          <w:sz w:val="24"/>
          <w:szCs w:val="24"/>
        </w:rPr>
        <w:t xml:space="preserve"> their</w:t>
      </w:r>
      <w:r w:rsidR="006D5397" w:rsidRPr="00E90734">
        <w:rPr>
          <w:rFonts w:ascii="Times New Roman" w:hAnsi="Times New Roman" w:cs="Times New Roman"/>
          <w:sz w:val="24"/>
          <w:szCs w:val="24"/>
        </w:rPr>
        <w:t xml:space="preserve"> wishes and purchasing power. </w:t>
      </w:r>
    </w:p>
    <w:p w14:paraId="44F7F3D6" w14:textId="77777777" w:rsidR="00560744" w:rsidRPr="00E90734" w:rsidRDefault="00560744" w:rsidP="00560744">
      <w:pPr>
        <w:pStyle w:val="ListParagraph"/>
        <w:spacing w:line="480" w:lineRule="auto"/>
        <w:ind w:firstLine="720"/>
        <w:jc w:val="both"/>
        <w:rPr>
          <w:rFonts w:ascii="Times New Roman" w:hAnsi="Times New Roman" w:cs="Times New Roman"/>
          <w:sz w:val="24"/>
          <w:szCs w:val="24"/>
        </w:rPr>
      </w:pPr>
    </w:p>
    <w:p w14:paraId="775229F6" w14:textId="77777777" w:rsidR="00885155" w:rsidRPr="00DD1B81" w:rsidRDefault="00831A83" w:rsidP="00560744">
      <w:pPr>
        <w:pStyle w:val="ListParagraph"/>
        <w:spacing w:line="480" w:lineRule="auto"/>
        <w:ind w:left="0" w:firstLine="720"/>
        <w:jc w:val="both"/>
        <w:rPr>
          <w:rFonts w:ascii="Times New Roman" w:hAnsi="Times New Roman" w:cs="Times New Roman"/>
          <w:b/>
          <w:i/>
          <w:sz w:val="24"/>
          <w:szCs w:val="24"/>
        </w:rPr>
      </w:pPr>
      <w:r w:rsidRPr="00DD1B81">
        <w:rPr>
          <w:rFonts w:ascii="Times New Roman" w:hAnsi="Times New Roman" w:cs="Times New Roman"/>
          <w:b/>
          <w:i/>
          <w:sz w:val="24"/>
          <w:szCs w:val="24"/>
        </w:rPr>
        <w:t xml:space="preserve">Impact of Airbnb on Hotel Industry </w:t>
      </w:r>
    </w:p>
    <w:p w14:paraId="2620BEAD" w14:textId="77777777" w:rsidR="00403A5A" w:rsidRPr="00E90734" w:rsidRDefault="00831A83" w:rsidP="00560744">
      <w:pPr>
        <w:pStyle w:val="ListParagraph"/>
        <w:spacing w:line="480" w:lineRule="auto"/>
        <w:ind w:firstLine="720"/>
        <w:jc w:val="both"/>
        <w:rPr>
          <w:rFonts w:ascii="Times New Roman" w:hAnsi="Times New Roman" w:cs="Times New Roman"/>
          <w:sz w:val="24"/>
          <w:szCs w:val="24"/>
        </w:rPr>
      </w:pPr>
      <w:r w:rsidRPr="00E90734">
        <w:rPr>
          <w:rFonts w:ascii="Times New Roman" w:hAnsi="Times New Roman" w:cs="Times New Roman"/>
          <w:sz w:val="24"/>
          <w:szCs w:val="24"/>
        </w:rPr>
        <w:t>Gabor Forgacs made a study on the working of Airbnb any tried to figure out its impact</w:t>
      </w:r>
      <w:r w:rsidR="00726E4A">
        <w:rPr>
          <w:rFonts w:ascii="Times New Roman" w:hAnsi="Times New Roman" w:cs="Times New Roman"/>
          <w:sz w:val="24"/>
          <w:szCs w:val="24"/>
        </w:rPr>
        <w:t>s on hotel revenues. Hotels had</w:t>
      </w:r>
      <w:r w:rsidRPr="00E90734">
        <w:rPr>
          <w:rFonts w:ascii="Times New Roman" w:hAnsi="Times New Roman" w:cs="Times New Roman"/>
          <w:sz w:val="24"/>
          <w:szCs w:val="24"/>
        </w:rPr>
        <w:t xml:space="preserve"> to give a share from their rental services to Airbnb for using their service</w:t>
      </w:r>
      <w:r w:rsidR="00726E4A">
        <w:rPr>
          <w:rFonts w:ascii="Times New Roman" w:hAnsi="Times New Roman" w:cs="Times New Roman"/>
          <w:sz w:val="24"/>
          <w:szCs w:val="24"/>
        </w:rPr>
        <w:t>. The profit ratio of hotels could</w:t>
      </w:r>
      <w:r w:rsidRPr="00E90734">
        <w:rPr>
          <w:rFonts w:ascii="Times New Roman" w:hAnsi="Times New Roman" w:cs="Times New Roman"/>
          <w:sz w:val="24"/>
          <w:szCs w:val="24"/>
        </w:rPr>
        <w:t xml:space="preserve"> be shrunk due to this sharing in their profits. Moreover, the availability of rooms in houses also affect</w:t>
      </w:r>
      <w:r w:rsidR="00726E4A">
        <w:rPr>
          <w:rFonts w:ascii="Times New Roman" w:hAnsi="Times New Roman" w:cs="Times New Roman"/>
          <w:sz w:val="24"/>
          <w:szCs w:val="24"/>
        </w:rPr>
        <w:t>ed</w:t>
      </w:r>
      <w:r w:rsidRPr="00E90734">
        <w:rPr>
          <w:rFonts w:ascii="Times New Roman" w:hAnsi="Times New Roman" w:cs="Times New Roman"/>
          <w:sz w:val="24"/>
          <w:szCs w:val="24"/>
        </w:rPr>
        <w:t xml:space="preserve"> the hotel business especially small businesses</w:t>
      </w:r>
      <w:r w:rsidR="00F03E55" w:rsidRPr="00E90734">
        <w:rPr>
          <w:rFonts w:ascii="Times New Roman" w:hAnsi="Times New Roman" w:cs="Times New Roman"/>
          <w:sz w:val="24"/>
          <w:szCs w:val="24"/>
        </w:rPr>
        <w:t xml:space="preserve"> </w:t>
      </w:r>
      <w:r w:rsidR="00F03E55" w:rsidRPr="00E90734">
        <w:rPr>
          <w:rFonts w:ascii="Times New Roman" w:hAnsi="Times New Roman" w:cs="Times New Roman"/>
          <w:sz w:val="24"/>
          <w:szCs w:val="24"/>
        </w:rPr>
        <w:fldChar w:fldCharType="begin"/>
      </w:r>
      <w:r w:rsidR="00F03E55" w:rsidRPr="00E90734">
        <w:rPr>
          <w:rFonts w:ascii="Times New Roman" w:hAnsi="Times New Roman" w:cs="Times New Roman"/>
          <w:sz w:val="24"/>
          <w:szCs w:val="24"/>
        </w:rPr>
        <w:instrText xml:space="preserve"> ADDIN ZOTERO_ITEM CSL_CITATION {"citationID":"FZn931tE","properties":{"formattedCitation":"(Sthapit and Jim\\uc0\\u233{}nez-Barreto, 2019)","plainCitation":"(Sthapit and Jiménez-Barreto, 2019)","noteIndex":0},"citationItems":[{"id":921,"uris":["http://zotero.org/users/local/s8f0QVnP/items/AVLFGA68"],"uri":["http://zotero.org/users/local/s8f0QVnP/items/AVLFGA68"],"itemData":{"id":921,"type":"article-journal","title":"You never know what you will get in an Airbnb: Poor communication destroys value for guests","container-title":"Current Issues in Tourism","page":"2315-2318","volume":"22","issue":"19","author":[{"family":"Sthapit","given":"Erose"},{"family":"Jiménez-Barreto","given":"Jano"}],"issued":{"date-parts":[["2019"]]}}}],"schema":"https://github.com/citation-style-language/schema/raw/master/csl-citation.json"} </w:instrText>
      </w:r>
      <w:r w:rsidR="00F03E55" w:rsidRPr="00E90734">
        <w:rPr>
          <w:rFonts w:ascii="Times New Roman" w:hAnsi="Times New Roman" w:cs="Times New Roman"/>
          <w:sz w:val="24"/>
          <w:szCs w:val="24"/>
        </w:rPr>
        <w:fldChar w:fldCharType="separate"/>
      </w:r>
      <w:r w:rsidR="00F03E55" w:rsidRPr="00E90734">
        <w:rPr>
          <w:rFonts w:ascii="Times New Roman" w:hAnsi="Times New Roman" w:cs="Times New Roman"/>
          <w:sz w:val="24"/>
          <w:szCs w:val="24"/>
        </w:rPr>
        <w:t>(Sthapit and Jiménez-Barreto, 2019)</w:t>
      </w:r>
      <w:r w:rsidR="00F03E55" w:rsidRPr="00E90734">
        <w:rPr>
          <w:rFonts w:ascii="Times New Roman" w:hAnsi="Times New Roman" w:cs="Times New Roman"/>
          <w:sz w:val="24"/>
          <w:szCs w:val="24"/>
        </w:rPr>
        <w:fldChar w:fldCharType="end"/>
      </w:r>
      <w:r w:rsidRPr="00E90734">
        <w:rPr>
          <w:rFonts w:ascii="Times New Roman" w:hAnsi="Times New Roman" w:cs="Times New Roman"/>
          <w:sz w:val="24"/>
          <w:szCs w:val="24"/>
        </w:rPr>
        <w:t>. He suggest</w:t>
      </w:r>
      <w:r w:rsidR="00726E4A">
        <w:rPr>
          <w:rFonts w:ascii="Times New Roman" w:hAnsi="Times New Roman" w:cs="Times New Roman"/>
          <w:sz w:val="24"/>
          <w:szCs w:val="24"/>
        </w:rPr>
        <w:t>ed that management of hotels could</w:t>
      </w:r>
      <w:r w:rsidRPr="00E90734">
        <w:rPr>
          <w:rFonts w:ascii="Times New Roman" w:hAnsi="Times New Roman" w:cs="Times New Roman"/>
          <w:sz w:val="24"/>
          <w:szCs w:val="24"/>
        </w:rPr>
        <w:t xml:space="preserve"> compete for the app by increasing their facilities and quality of services. </w:t>
      </w:r>
      <w:r w:rsidR="003D3116" w:rsidRPr="00E90734">
        <w:rPr>
          <w:rFonts w:ascii="Times New Roman" w:hAnsi="Times New Roman" w:cs="Times New Roman"/>
          <w:sz w:val="24"/>
          <w:szCs w:val="24"/>
        </w:rPr>
        <w:t>He further pointed out some striking features of Airbnb that enabled this online bus</w:t>
      </w:r>
      <w:r w:rsidR="00726E4A">
        <w:rPr>
          <w:rFonts w:ascii="Times New Roman" w:hAnsi="Times New Roman" w:cs="Times New Roman"/>
          <w:sz w:val="24"/>
          <w:szCs w:val="24"/>
        </w:rPr>
        <w:t>iness to mark success. Airbnb was</w:t>
      </w:r>
      <w:r w:rsidR="003D3116" w:rsidRPr="00E90734">
        <w:rPr>
          <w:rFonts w:ascii="Times New Roman" w:hAnsi="Times New Roman" w:cs="Times New Roman"/>
          <w:sz w:val="24"/>
          <w:szCs w:val="24"/>
        </w:rPr>
        <w:t xml:space="preserve"> addressing the real needs of the customers and this company</w:t>
      </w:r>
      <w:r w:rsidR="00726E4A">
        <w:rPr>
          <w:rFonts w:ascii="Times New Roman" w:hAnsi="Times New Roman" w:cs="Times New Roman"/>
          <w:sz w:val="24"/>
          <w:szCs w:val="24"/>
        </w:rPr>
        <w:t xml:space="preserve"> had</w:t>
      </w:r>
      <w:r w:rsidR="003D3116" w:rsidRPr="00E90734">
        <w:rPr>
          <w:rFonts w:ascii="Times New Roman" w:hAnsi="Times New Roman" w:cs="Times New Roman"/>
          <w:sz w:val="24"/>
          <w:szCs w:val="24"/>
        </w:rPr>
        <w:t xml:space="preserve"> </w:t>
      </w:r>
      <w:r w:rsidR="00726E4A" w:rsidRPr="00E90734">
        <w:rPr>
          <w:rFonts w:ascii="Times New Roman" w:hAnsi="Times New Roman" w:cs="Times New Roman"/>
          <w:sz w:val="24"/>
          <w:szCs w:val="24"/>
        </w:rPr>
        <w:t>chose</w:t>
      </w:r>
      <w:r w:rsidR="00726E4A">
        <w:rPr>
          <w:rFonts w:ascii="Times New Roman" w:hAnsi="Times New Roman" w:cs="Times New Roman"/>
          <w:sz w:val="24"/>
          <w:szCs w:val="24"/>
        </w:rPr>
        <w:t>n</w:t>
      </w:r>
      <w:r w:rsidR="003D3116" w:rsidRPr="00E90734">
        <w:rPr>
          <w:rFonts w:ascii="Times New Roman" w:hAnsi="Times New Roman" w:cs="Times New Roman"/>
          <w:sz w:val="24"/>
          <w:szCs w:val="24"/>
        </w:rPr>
        <w:t xml:space="preserve"> a very unique path in doing so.</w:t>
      </w:r>
      <w:r w:rsidR="00726E4A">
        <w:rPr>
          <w:rFonts w:ascii="Times New Roman" w:hAnsi="Times New Roman" w:cs="Times New Roman"/>
          <w:sz w:val="24"/>
          <w:szCs w:val="24"/>
        </w:rPr>
        <w:t xml:space="preserve"> The focus of the company was</w:t>
      </w:r>
      <w:r w:rsidR="00C9520C" w:rsidRPr="00E90734">
        <w:rPr>
          <w:rFonts w:ascii="Times New Roman" w:hAnsi="Times New Roman" w:cs="Times New Roman"/>
          <w:sz w:val="24"/>
          <w:szCs w:val="24"/>
        </w:rPr>
        <w:t xml:space="preserve"> on quality and user's review which help the company to establish its strong brand. Getting a</w:t>
      </w:r>
      <w:r w:rsidR="0007558B">
        <w:rPr>
          <w:rFonts w:ascii="Times New Roman" w:hAnsi="Times New Roman" w:cs="Times New Roman"/>
          <w:sz w:val="24"/>
          <w:szCs w:val="24"/>
        </w:rPr>
        <w:t xml:space="preserve"> share from each deal/booking</w:t>
      </w:r>
      <w:r w:rsidR="00C9520C" w:rsidRPr="00E90734">
        <w:rPr>
          <w:rFonts w:ascii="Times New Roman" w:hAnsi="Times New Roman" w:cs="Times New Roman"/>
          <w:sz w:val="24"/>
          <w:szCs w:val="24"/>
        </w:rPr>
        <w:t xml:space="preserve"> also help</w:t>
      </w:r>
      <w:r w:rsidR="0007558B">
        <w:rPr>
          <w:rFonts w:ascii="Times New Roman" w:hAnsi="Times New Roman" w:cs="Times New Roman"/>
          <w:sz w:val="24"/>
          <w:szCs w:val="24"/>
        </w:rPr>
        <w:t>ed</w:t>
      </w:r>
      <w:r w:rsidR="00C9520C" w:rsidRPr="00E90734">
        <w:rPr>
          <w:rFonts w:ascii="Times New Roman" w:hAnsi="Times New Roman" w:cs="Times New Roman"/>
          <w:sz w:val="24"/>
          <w:szCs w:val="24"/>
        </w:rPr>
        <w:t xml:space="preserve"> this company to further establish its business</w:t>
      </w:r>
      <w:r w:rsidR="003130D9" w:rsidRPr="00E90734">
        <w:rPr>
          <w:rFonts w:ascii="Times New Roman" w:hAnsi="Times New Roman" w:cs="Times New Roman"/>
          <w:sz w:val="24"/>
          <w:szCs w:val="24"/>
        </w:rPr>
        <w:t xml:space="preserve"> </w:t>
      </w:r>
      <w:r w:rsidR="003130D9" w:rsidRPr="00E90734">
        <w:rPr>
          <w:rFonts w:ascii="Times New Roman" w:hAnsi="Times New Roman" w:cs="Times New Roman"/>
          <w:sz w:val="24"/>
          <w:szCs w:val="24"/>
        </w:rPr>
        <w:fldChar w:fldCharType="begin"/>
      </w:r>
      <w:r w:rsidR="003130D9" w:rsidRPr="00E90734">
        <w:rPr>
          <w:rFonts w:ascii="Times New Roman" w:hAnsi="Times New Roman" w:cs="Times New Roman"/>
          <w:sz w:val="24"/>
          <w:szCs w:val="24"/>
        </w:rPr>
        <w:instrText xml:space="preserve"> ADDIN ZOTERO_ITEM CSL_CITATION {"citationID":"XC6EuKCC","properties":{"formattedCitation":"(Forgacs and Dimanche, 2016)","plainCitation":"(Forgacs and Dimanche, 2016)","noteIndex":0},"citationItems":[{"id":906,"uris":["http://zotero.org/users/local/s8f0QVnP/items/U6L4IRKB"],"uri":["http://zotero.org/users/local/s8f0QVnP/items/U6L4IRKB"],"itemData":{"id":906,"type":"article-journal","title":"Revenue challenges for hotels in the sharing economy: Facing the Airbnb menace","container-title":"Journal of Revenue and Pricing Management","page":"509-515","volume":"15","issue":"6","author":[{"family":"Forgacs","given":"Gabor"},{"family":"Dimanche","given":"Frederic"}],"issued":{"date-parts":[["2016"]]}}}],"schema":"https://github.com/citation-style-language/schema/raw/master/csl-citation.json"} </w:instrText>
      </w:r>
      <w:r w:rsidR="003130D9" w:rsidRPr="00E90734">
        <w:rPr>
          <w:rFonts w:ascii="Times New Roman" w:hAnsi="Times New Roman" w:cs="Times New Roman"/>
          <w:sz w:val="24"/>
          <w:szCs w:val="24"/>
        </w:rPr>
        <w:fldChar w:fldCharType="separate"/>
      </w:r>
      <w:r w:rsidR="003130D9" w:rsidRPr="00E90734">
        <w:rPr>
          <w:rFonts w:ascii="Times New Roman" w:hAnsi="Times New Roman" w:cs="Times New Roman"/>
          <w:sz w:val="24"/>
          <w:szCs w:val="24"/>
        </w:rPr>
        <w:t>(Forgacs and Dimanche, 2016)</w:t>
      </w:r>
      <w:r w:rsidR="003130D9" w:rsidRPr="00E90734">
        <w:rPr>
          <w:rFonts w:ascii="Times New Roman" w:hAnsi="Times New Roman" w:cs="Times New Roman"/>
          <w:sz w:val="24"/>
          <w:szCs w:val="24"/>
        </w:rPr>
        <w:fldChar w:fldCharType="end"/>
      </w:r>
      <w:r w:rsidR="00C9520C" w:rsidRPr="00E90734">
        <w:rPr>
          <w:rFonts w:ascii="Times New Roman" w:hAnsi="Times New Roman" w:cs="Times New Roman"/>
          <w:sz w:val="24"/>
          <w:szCs w:val="24"/>
        </w:rPr>
        <w:t xml:space="preserve">. </w:t>
      </w:r>
    </w:p>
    <w:p w14:paraId="513FB383" w14:textId="77777777" w:rsidR="00757C1B" w:rsidRPr="00E90734" w:rsidRDefault="00831A83" w:rsidP="00560744">
      <w:pPr>
        <w:pStyle w:val="ListParagraph"/>
        <w:spacing w:line="480" w:lineRule="auto"/>
        <w:ind w:firstLine="720"/>
        <w:jc w:val="both"/>
        <w:rPr>
          <w:rFonts w:ascii="Times New Roman" w:hAnsi="Times New Roman" w:cs="Times New Roman"/>
          <w:sz w:val="24"/>
          <w:szCs w:val="24"/>
        </w:rPr>
      </w:pPr>
      <w:r w:rsidRPr="00E90734">
        <w:rPr>
          <w:rFonts w:ascii="Times New Roman" w:hAnsi="Times New Roman" w:cs="Times New Roman"/>
          <w:sz w:val="24"/>
          <w:szCs w:val="24"/>
        </w:rPr>
        <w:t xml:space="preserve">Another study tried to figure out the impacts of Airbnb on hotel industry and employment. This online company started working to </w:t>
      </w:r>
      <w:r w:rsidR="00B75BEA" w:rsidRPr="00E90734">
        <w:rPr>
          <w:rFonts w:ascii="Times New Roman" w:hAnsi="Times New Roman" w:cs="Times New Roman"/>
          <w:sz w:val="24"/>
          <w:szCs w:val="24"/>
        </w:rPr>
        <w:t>facilitate</w:t>
      </w:r>
      <w:r w:rsidRPr="00E90734">
        <w:rPr>
          <w:rFonts w:ascii="Times New Roman" w:hAnsi="Times New Roman" w:cs="Times New Roman"/>
          <w:sz w:val="24"/>
          <w:szCs w:val="24"/>
        </w:rPr>
        <w:t xml:space="preserve"> the persons</w:t>
      </w:r>
      <w:r w:rsidR="00B75BEA" w:rsidRPr="00E90734">
        <w:rPr>
          <w:rFonts w:ascii="Times New Roman" w:hAnsi="Times New Roman" w:cs="Times New Roman"/>
          <w:sz w:val="24"/>
          <w:szCs w:val="24"/>
        </w:rPr>
        <w:t xml:space="preserve"> who need accommodation or willing to accommodate someone in their residential area.</w:t>
      </w:r>
      <w:r w:rsidR="00291C4B" w:rsidRPr="00E90734">
        <w:rPr>
          <w:rFonts w:ascii="Times New Roman" w:hAnsi="Times New Roman" w:cs="Times New Roman"/>
          <w:sz w:val="24"/>
          <w:szCs w:val="24"/>
        </w:rPr>
        <w:t xml:space="preserve"> The key </w:t>
      </w:r>
      <w:r w:rsidR="00291C4B" w:rsidRPr="00E90734">
        <w:rPr>
          <w:rFonts w:ascii="Times New Roman" w:hAnsi="Times New Roman" w:cs="Times New Roman"/>
          <w:sz w:val="24"/>
          <w:szCs w:val="24"/>
        </w:rPr>
        <w:lastRenderedPageBreak/>
        <w:t>reason for the success of Airbnb is price economics. People save more when they book a room or apartment through Airbnb.</w:t>
      </w:r>
      <w:r w:rsidR="008E1AFB" w:rsidRPr="00E90734">
        <w:rPr>
          <w:rFonts w:ascii="Times New Roman" w:hAnsi="Times New Roman" w:cs="Times New Roman"/>
          <w:sz w:val="24"/>
          <w:szCs w:val="24"/>
        </w:rPr>
        <w:t xml:space="preserve"> The hotel association of New York estimated that</w:t>
      </w:r>
      <w:r w:rsidRPr="00E90734">
        <w:rPr>
          <w:rFonts w:ascii="Times New Roman" w:hAnsi="Times New Roman" w:cs="Times New Roman"/>
          <w:sz w:val="24"/>
          <w:szCs w:val="24"/>
        </w:rPr>
        <w:t xml:space="preserve"> </w:t>
      </w:r>
      <w:r w:rsidR="008E1AFB" w:rsidRPr="00E90734">
        <w:rPr>
          <w:rFonts w:ascii="Times New Roman" w:hAnsi="Times New Roman" w:cs="Times New Roman"/>
          <w:sz w:val="24"/>
          <w:szCs w:val="24"/>
        </w:rPr>
        <w:t>in 2016,</w:t>
      </w:r>
      <w:r w:rsidR="0007558B">
        <w:rPr>
          <w:rFonts w:ascii="Times New Roman" w:hAnsi="Times New Roman" w:cs="Times New Roman"/>
          <w:sz w:val="24"/>
          <w:szCs w:val="24"/>
        </w:rPr>
        <w:t xml:space="preserve"> this company caused a</w:t>
      </w:r>
      <w:r w:rsidR="004B5312" w:rsidRPr="00E90734">
        <w:rPr>
          <w:rFonts w:ascii="Times New Roman" w:hAnsi="Times New Roman" w:cs="Times New Roman"/>
          <w:sz w:val="24"/>
          <w:szCs w:val="24"/>
        </w:rPr>
        <w:t xml:space="preserve"> damage of 2 billion USD to the economy of economy and logging industry of New York.</w:t>
      </w:r>
      <w:r w:rsidR="004868E6" w:rsidRPr="00E90734">
        <w:rPr>
          <w:rFonts w:ascii="Times New Roman" w:hAnsi="Times New Roman" w:cs="Times New Roman"/>
          <w:sz w:val="24"/>
          <w:szCs w:val="24"/>
        </w:rPr>
        <w:t xml:space="preserve"> The emergence of Airbnb removed 2800 direct jobs</w:t>
      </w:r>
      <w:r w:rsidR="009A31ED" w:rsidRPr="00E90734">
        <w:rPr>
          <w:rFonts w:ascii="Times New Roman" w:hAnsi="Times New Roman" w:cs="Times New Roman"/>
          <w:sz w:val="24"/>
          <w:szCs w:val="24"/>
        </w:rPr>
        <w:t xml:space="preserve"> by removing all intermediate persons</w:t>
      </w:r>
      <w:r w:rsidR="004868E6" w:rsidRPr="00E90734">
        <w:rPr>
          <w:rFonts w:ascii="Times New Roman" w:hAnsi="Times New Roman" w:cs="Times New Roman"/>
          <w:sz w:val="24"/>
          <w:szCs w:val="24"/>
        </w:rPr>
        <w:t xml:space="preserve"> form the accommodation</w:t>
      </w:r>
      <w:r w:rsidR="009A31ED" w:rsidRPr="00E90734">
        <w:rPr>
          <w:rFonts w:ascii="Times New Roman" w:hAnsi="Times New Roman" w:cs="Times New Roman"/>
          <w:sz w:val="24"/>
          <w:szCs w:val="24"/>
        </w:rPr>
        <w:t xml:space="preserve"> industry</w:t>
      </w:r>
      <w:r w:rsidR="00887EC7" w:rsidRPr="00E90734">
        <w:rPr>
          <w:rFonts w:ascii="Times New Roman" w:hAnsi="Times New Roman" w:cs="Times New Roman"/>
          <w:sz w:val="24"/>
          <w:szCs w:val="24"/>
        </w:rPr>
        <w:t xml:space="preserve"> </w:t>
      </w:r>
      <w:r w:rsidR="00887EC7" w:rsidRPr="00E90734">
        <w:rPr>
          <w:rFonts w:ascii="Times New Roman" w:hAnsi="Times New Roman" w:cs="Times New Roman"/>
          <w:sz w:val="24"/>
          <w:szCs w:val="24"/>
        </w:rPr>
        <w:fldChar w:fldCharType="begin"/>
      </w:r>
      <w:r w:rsidR="00887EC7" w:rsidRPr="00E90734">
        <w:rPr>
          <w:rFonts w:ascii="Times New Roman" w:hAnsi="Times New Roman" w:cs="Times New Roman"/>
          <w:sz w:val="24"/>
          <w:szCs w:val="24"/>
        </w:rPr>
        <w:instrText xml:space="preserve"> ADDIN ZOTERO_ITEM CSL_CITATION {"citationID":"8pw3Olro","properties":{"formattedCitation":"(Bashir and Verma, 2016)","plainCitation":"(Bashir and Verma, 2016)","noteIndex":0},"citationItems":[{"id":907,"uris":["http://zotero.org/users/local/s8f0QVnP/items/8RT2RYR9"],"uri":["http://zotero.org/users/local/s8f0QVnP/items/8RT2RYR9"],"itemData":{"id":907,"type":"article-journal","title":"Airbnb disruptive business model innovation: Assessing the impact on hotel industry","container-title":"International Journal of Applied Business and Economic Research","page":"2595-2604","volume":"14","issue":"4","author":[{"family":"Bashir","given":"Makhmoor"},{"family":"Verma","given":"Rajesh"}],"issued":{"date-parts":[["2016"]]}}}],"schema":"https://github.com/citation-style-language/schema/raw/master/csl-citation.json"} </w:instrText>
      </w:r>
      <w:r w:rsidR="00887EC7" w:rsidRPr="00E90734">
        <w:rPr>
          <w:rFonts w:ascii="Times New Roman" w:hAnsi="Times New Roman" w:cs="Times New Roman"/>
          <w:sz w:val="24"/>
          <w:szCs w:val="24"/>
        </w:rPr>
        <w:fldChar w:fldCharType="separate"/>
      </w:r>
      <w:r w:rsidR="00887EC7" w:rsidRPr="00E90734">
        <w:rPr>
          <w:rFonts w:ascii="Times New Roman" w:hAnsi="Times New Roman" w:cs="Times New Roman"/>
          <w:sz w:val="24"/>
          <w:szCs w:val="24"/>
        </w:rPr>
        <w:t>(Bashir and Verma, 2016)</w:t>
      </w:r>
      <w:r w:rsidR="00887EC7" w:rsidRPr="00E90734">
        <w:rPr>
          <w:rFonts w:ascii="Times New Roman" w:hAnsi="Times New Roman" w:cs="Times New Roman"/>
          <w:sz w:val="24"/>
          <w:szCs w:val="24"/>
        </w:rPr>
        <w:fldChar w:fldCharType="end"/>
      </w:r>
      <w:r w:rsidR="009A31ED" w:rsidRPr="00E90734">
        <w:rPr>
          <w:rFonts w:ascii="Times New Roman" w:hAnsi="Times New Roman" w:cs="Times New Roman"/>
          <w:sz w:val="24"/>
          <w:szCs w:val="24"/>
        </w:rPr>
        <w:t>.</w:t>
      </w:r>
    </w:p>
    <w:p w14:paraId="13D67911" w14:textId="6B29CB82" w:rsidR="00231518" w:rsidRPr="00E90734" w:rsidRDefault="0007558B" w:rsidP="00560744">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q</w:t>
      </w:r>
      <w:r w:rsidR="00250FFB" w:rsidRPr="00E90734">
        <w:rPr>
          <w:rFonts w:ascii="Times New Roman" w:hAnsi="Times New Roman" w:cs="Times New Roman"/>
          <w:sz w:val="24"/>
          <w:szCs w:val="24"/>
        </w:rPr>
        <w:t>uantitative</w:t>
      </w:r>
      <w:r w:rsidR="00831A83" w:rsidRPr="00E90734">
        <w:rPr>
          <w:rFonts w:ascii="Times New Roman" w:hAnsi="Times New Roman" w:cs="Times New Roman"/>
          <w:sz w:val="24"/>
          <w:szCs w:val="24"/>
        </w:rPr>
        <w:t xml:space="preserve"> research was done by David Neeser to find out the impact of Airbnb on the hotel industry. The researcher </w:t>
      </w:r>
      <w:r w:rsidR="000B6FAA" w:rsidRPr="00E90734">
        <w:rPr>
          <w:rFonts w:ascii="Times New Roman" w:hAnsi="Times New Roman" w:cs="Times New Roman"/>
          <w:sz w:val="24"/>
          <w:szCs w:val="24"/>
        </w:rPr>
        <w:t>used data of hotels revenue from Norway, Sweden and Finland</w:t>
      </w:r>
      <w:r w:rsidR="00E81E22">
        <w:rPr>
          <w:rFonts w:ascii="Times New Roman" w:hAnsi="Times New Roman" w:cs="Times New Roman"/>
          <w:sz w:val="24"/>
          <w:szCs w:val="24"/>
        </w:rPr>
        <w:t xml:space="preserve"> applied in D</w:t>
      </w:r>
      <w:r w:rsidR="000B6FAA" w:rsidRPr="00E90734">
        <w:rPr>
          <w:rFonts w:ascii="Times New Roman" w:hAnsi="Times New Roman" w:cs="Times New Roman"/>
          <w:sz w:val="24"/>
          <w:szCs w:val="24"/>
        </w:rPr>
        <w:t>ifferences strategy to analyse the data empirically.</w:t>
      </w:r>
      <w:r w:rsidR="009608B3" w:rsidRPr="00E90734">
        <w:rPr>
          <w:rFonts w:ascii="Times New Roman" w:hAnsi="Times New Roman" w:cs="Times New Roman"/>
          <w:sz w:val="24"/>
          <w:szCs w:val="24"/>
        </w:rPr>
        <w:t xml:space="preserve"> He included the data from January 2004 to May 2015. The Airbnb entered </w:t>
      </w:r>
      <w:r w:rsidR="0063045E">
        <w:rPr>
          <w:rFonts w:ascii="Times New Roman" w:hAnsi="Times New Roman" w:cs="Times New Roman"/>
          <w:sz w:val="24"/>
          <w:szCs w:val="24"/>
        </w:rPr>
        <w:t xml:space="preserve">into </w:t>
      </w:r>
      <w:r w:rsidR="009608B3" w:rsidRPr="00E90734">
        <w:rPr>
          <w:rFonts w:ascii="Times New Roman" w:hAnsi="Times New Roman" w:cs="Times New Roman"/>
          <w:sz w:val="24"/>
          <w:szCs w:val="24"/>
        </w:rPr>
        <w:t>the market in 2008. So the researcher</w:t>
      </w:r>
      <w:r w:rsidR="005A2F78">
        <w:rPr>
          <w:rFonts w:ascii="Times New Roman" w:hAnsi="Times New Roman" w:cs="Times New Roman"/>
          <w:sz w:val="24"/>
          <w:szCs w:val="24"/>
        </w:rPr>
        <w:t>s</w:t>
      </w:r>
      <w:r w:rsidR="009608B3" w:rsidRPr="00E90734">
        <w:rPr>
          <w:rFonts w:ascii="Times New Roman" w:hAnsi="Times New Roman" w:cs="Times New Roman"/>
          <w:sz w:val="24"/>
          <w:szCs w:val="24"/>
        </w:rPr>
        <w:t xml:space="preserve"> used data before and after the entrance of the company</w:t>
      </w:r>
      <w:r w:rsidR="002B6E94" w:rsidRPr="00E90734">
        <w:rPr>
          <w:rFonts w:ascii="Times New Roman" w:hAnsi="Times New Roman" w:cs="Times New Roman"/>
          <w:sz w:val="24"/>
          <w:szCs w:val="24"/>
        </w:rPr>
        <w:t xml:space="preserve"> in these three countries.</w:t>
      </w:r>
      <w:r w:rsidR="00FC1BD8" w:rsidRPr="00E90734">
        <w:rPr>
          <w:rFonts w:ascii="Times New Roman" w:hAnsi="Times New Roman" w:cs="Times New Roman"/>
          <w:sz w:val="24"/>
          <w:szCs w:val="24"/>
        </w:rPr>
        <w:t xml:space="preserve"> Regression analysis of data indicated that this company did not affect the per available room revenue of the hotel. While Airbnb </w:t>
      </w:r>
      <w:r>
        <w:rPr>
          <w:rFonts w:ascii="Times New Roman" w:hAnsi="Times New Roman" w:cs="Times New Roman"/>
          <w:sz w:val="24"/>
          <w:szCs w:val="24"/>
        </w:rPr>
        <w:t>contributed significantly to lower</w:t>
      </w:r>
      <w:r w:rsidR="00FC1BD8" w:rsidRPr="00E90734">
        <w:rPr>
          <w:rFonts w:ascii="Times New Roman" w:hAnsi="Times New Roman" w:cs="Times New Roman"/>
          <w:sz w:val="24"/>
          <w:szCs w:val="24"/>
        </w:rPr>
        <w:t xml:space="preserve"> the standard room rents</w:t>
      </w:r>
      <w:r w:rsidR="00250FFB" w:rsidRPr="00E90734">
        <w:rPr>
          <w:rFonts w:ascii="Times New Roman" w:hAnsi="Times New Roman" w:cs="Times New Roman"/>
          <w:sz w:val="24"/>
          <w:szCs w:val="24"/>
        </w:rPr>
        <w:t xml:space="preserve"> </w:t>
      </w:r>
      <w:r w:rsidR="00250FFB" w:rsidRPr="00E90734">
        <w:rPr>
          <w:rFonts w:ascii="Times New Roman" w:hAnsi="Times New Roman" w:cs="Times New Roman"/>
          <w:sz w:val="24"/>
          <w:szCs w:val="24"/>
        </w:rPr>
        <w:fldChar w:fldCharType="begin"/>
      </w:r>
      <w:r w:rsidR="00250FFB" w:rsidRPr="00E90734">
        <w:rPr>
          <w:rFonts w:ascii="Times New Roman" w:hAnsi="Times New Roman" w:cs="Times New Roman"/>
          <w:sz w:val="24"/>
          <w:szCs w:val="24"/>
        </w:rPr>
        <w:instrText xml:space="preserve"> ADDIN ZOTERO_ITEM CSL_CITATION {"citationID":"gC1lqonG","properties":{"formattedCitation":"(Neeser et al., 2015)","plainCitation":"(Neeser et al., 2015)","noteIndex":0},"citationItems":[{"id":908,"uris":["http://zotero.org/users/local/s8f0QVnP/items/K335J7NS"],"uri":["http://zotero.org/users/local/s8f0QVnP/items/K335J7NS"],"itemData":{"id":908,"type":"article-journal","title":"Does Airbnb hurt hotel business: Evidence from the Nordic countries","container-title":"Universidad Carlos III de Madrid","page":"1-26","author":[{"family":"Neeser","given":"Dâvid"},{"family":"Peitz","given":"Martin"},{"family":"Stuhler","given":"Jan"}],"issued":{"date-parts":[["2015"]]}}}],"schema":"https://github.com/citation-style-language/schema/raw/master/csl-citation.json"} </w:instrText>
      </w:r>
      <w:r w:rsidR="00250FFB" w:rsidRPr="00E90734">
        <w:rPr>
          <w:rFonts w:ascii="Times New Roman" w:hAnsi="Times New Roman" w:cs="Times New Roman"/>
          <w:sz w:val="24"/>
          <w:szCs w:val="24"/>
        </w:rPr>
        <w:fldChar w:fldCharType="separate"/>
      </w:r>
      <w:r w:rsidR="00250FFB" w:rsidRPr="00E90734">
        <w:rPr>
          <w:rFonts w:ascii="Times New Roman" w:hAnsi="Times New Roman" w:cs="Times New Roman"/>
          <w:sz w:val="24"/>
          <w:szCs w:val="24"/>
        </w:rPr>
        <w:t>(Neeser et al., 2015)</w:t>
      </w:r>
      <w:r w:rsidR="00250FFB" w:rsidRPr="00E90734">
        <w:rPr>
          <w:rFonts w:ascii="Times New Roman" w:hAnsi="Times New Roman" w:cs="Times New Roman"/>
          <w:sz w:val="24"/>
          <w:szCs w:val="24"/>
        </w:rPr>
        <w:fldChar w:fldCharType="end"/>
      </w:r>
      <w:r w:rsidR="00FC1BD8" w:rsidRPr="00E90734">
        <w:rPr>
          <w:rFonts w:ascii="Times New Roman" w:hAnsi="Times New Roman" w:cs="Times New Roman"/>
          <w:sz w:val="24"/>
          <w:szCs w:val="24"/>
        </w:rPr>
        <w:t>.</w:t>
      </w:r>
    </w:p>
    <w:p w14:paraId="25EF37CD" w14:textId="77777777" w:rsidR="004221CC" w:rsidRPr="00E90734" w:rsidRDefault="00831A83" w:rsidP="00560744">
      <w:pPr>
        <w:pStyle w:val="ListParagraph"/>
        <w:spacing w:line="480" w:lineRule="auto"/>
        <w:ind w:firstLine="720"/>
        <w:jc w:val="both"/>
        <w:rPr>
          <w:rFonts w:ascii="Times New Roman" w:hAnsi="Times New Roman" w:cs="Times New Roman"/>
          <w:sz w:val="24"/>
          <w:szCs w:val="24"/>
        </w:rPr>
      </w:pPr>
      <w:r w:rsidRPr="00E90734">
        <w:rPr>
          <w:rFonts w:ascii="Times New Roman" w:hAnsi="Times New Roman" w:cs="Times New Roman"/>
          <w:sz w:val="24"/>
          <w:szCs w:val="24"/>
        </w:rPr>
        <w:t xml:space="preserve">There is another study that attempted to empirically test the significance of the impact of Airing on the revenues of the hotels. This study used the data for Korea and used Panel Data Regression Analysis to figure out empirical impacts. </w:t>
      </w:r>
      <w:r w:rsidR="00545726" w:rsidRPr="00E90734">
        <w:rPr>
          <w:rFonts w:ascii="Times New Roman" w:hAnsi="Times New Roman" w:cs="Times New Roman"/>
          <w:sz w:val="24"/>
          <w:szCs w:val="24"/>
        </w:rPr>
        <w:t xml:space="preserve">The researcher </w:t>
      </w:r>
      <w:r w:rsidR="005A2F78" w:rsidRPr="00E90734">
        <w:rPr>
          <w:rFonts w:ascii="Times New Roman" w:hAnsi="Times New Roman" w:cs="Times New Roman"/>
          <w:sz w:val="24"/>
          <w:szCs w:val="24"/>
        </w:rPr>
        <w:t>divided</w:t>
      </w:r>
      <w:r w:rsidR="00545726" w:rsidRPr="00E90734">
        <w:rPr>
          <w:rFonts w:ascii="Times New Roman" w:hAnsi="Times New Roman" w:cs="Times New Roman"/>
          <w:sz w:val="24"/>
          <w:szCs w:val="24"/>
        </w:rPr>
        <w:t xml:space="preserve"> all the hotels in Korea in six categories according to the facilities provided by these hotels. </w:t>
      </w:r>
      <w:r w:rsidR="00C05FD5" w:rsidRPr="00E90734">
        <w:rPr>
          <w:rFonts w:ascii="Times New Roman" w:hAnsi="Times New Roman" w:cs="Times New Roman"/>
          <w:sz w:val="24"/>
          <w:szCs w:val="24"/>
        </w:rPr>
        <w:t xml:space="preserve">The empirical results again proved a </w:t>
      </w:r>
      <w:r w:rsidR="00625785" w:rsidRPr="00E90734">
        <w:rPr>
          <w:rFonts w:ascii="Times New Roman" w:hAnsi="Times New Roman" w:cs="Times New Roman"/>
          <w:sz w:val="24"/>
          <w:szCs w:val="24"/>
        </w:rPr>
        <w:t>non-significant</w:t>
      </w:r>
      <w:r w:rsidR="00C05FD5" w:rsidRPr="00E90734">
        <w:rPr>
          <w:rFonts w:ascii="Times New Roman" w:hAnsi="Times New Roman" w:cs="Times New Roman"/>
          <w:sz w:val="24"/>
          <w:szCs w:val="24"/>
        </w:rPr>
        <w:t xml:space="preserve"> impact of Airbnb</w:t>
      </w:r>
      <w:r w:rsidR="00625785" w:rsidRPr="00E90734">
        <w:rPr>
          <w:rFonts w:ascii="Times New Roman" w:hAnsi="Times New Roman" w:cs="Times New Roman"/>
          <w:sz w:val="24"/>
          <w:szCs w:val="24"/>
        </w:rPr>
        <w:t>’s listing</w:t>
      </w:r>
      <w:r w:rsidR="00C05FD5" w:rsidRPr="00E90734">
        <w:rPr>
          <w:rFonts w:ascii="Times New Roman" w:hAnsi="Times New Roman" w:cs="Times New Roman"/>
          <w:sz w:val="24"/>
          <w:szCs w:val="24"/>
        </w:rPr>
        <w:t xml:space="preserve"> on the hotel's revenue in Korea.</w:t>
      </w:r>
      <w:r w:rsidR="00B13327" w:rsidRPr="00E90734">
        <w:rPr>
          <w:rFonts w:ascii="Times New Roman" w:hAnsi="Times New Roman" w:cs="Times New Roman"/>
          <w:sz w:val="24"/>
          <w:szCs w:val="24"/>
        </w:rPr>
        <w:t xml:space="preserve"> The writer also used the unemployment rate as one of the repressors in his analysis and found a significant impact on revenue generated by hotels. </w:t>
      </w:r>
      <w:r w:rsidR="003D32AA" w:rsidRPr="00E90734">
        <w:rPr>
          <w:rFonts w:ascii="Times New Roman" w:hAnsi="Times New Roman" w:cs="Times New Roman"/>
          <w:sz w:val="24"/>
          <w:szCs w:val="24"/>
        </w:rPr>
        <w:t>Unemployment</w:t>
      </w:r>
      <w:r w:rsidR="0007558B">
        <w:rPr>
          <w:rFonts w:ascii="Times New Roman" w:hAnsi="Times New Roman" w:cs="Times New Roman"/>
          <w:sz w:val="24"/>
          <w:szCs w:val="24"/>
        </w:rPr>
        <w:t xml:space="preserve"> could</w:t>
      </w:r>
      <w:r w:rsidR="00EC37DE" w:rsidRPr="00E90734">
        <w:rPr>
          <w:rFonts w:ascii="Times New Roman" w:hAnsi="Times New Roman" w:cs="Times New Roman"/>
          <w:sz w:val="24"/>
          <w:szCs w:val="24"/>
        </w:rPr>
        <w:t xml:space="preserve"> decrease the real </w:t>
      </w:r>
      <w:r w:rsidR="003D32AA" w:rsidRPr="00E90734">
        <w:rPr>
          <w:rFonts w:ascii="Times New Roman" w:hAnsi="Times New Roman" w:cs="Times New Roman"/>
          <w:sz w:val="24"/>
          <w:szCs w:val="24"/>
        </w:rPr>
        <w:t>income</w:t>
      </w:r>
      <w:r w:rsidR="00EC37DE" w:rsidRPr="00E90734">
        <w:rPr>
          <w:rFonts w:ascii="Times New Roman" w:hAnsi="Times New Roman" w:cs="Times New Roman"/>
          <w:sz w:val="24"/>
          <w:szCs w:val="24"/>
        </w:rPr>
        <w:t xml:space="preserve"> of consumers and make them unable to af</w:t>
      </w:r>
      <w:r w:rsidR="0007558B">
        <w:rPr>
          <w:rFonts w:ascii="Times New Roman" w:hAnsi="Times New Roman" w:cs="Times New Roman"/>
          <w:sz w:val="24"/>
          <w:szCs w:val="24"/>
        </w:rPr>
        <w:t>ford a hotel which in return could</w:t>
      </w:r>
      <w:r w:rsidR="00EC37DE" w:rsidRPr="00E90734">
        <w:rPr>
          <w:rFonts w:ascii="Times New Roman" w:hAnsi="Times New Roman" w:cs="Times New Roman"/>
          <w:sz w:val="24"/>
          <w:szCs w:val="24"/>
        </w:rPr>
        <w:t xml:space="preserve"> decrease the revenue of hotels.</w:t>
      </w:r>
      <w:r w:rsidR="003D32AA" w:rsidRPr="00E90734">
        <w:rPr>
          <w:rFonts w:ascii="Times New Roman" w:hAnsi="Times New Roman" w:cs="Times New Roman"/>
          <w:sz w:val="24"/>
          <w:szCs w:val="24"/>
        </w:rPr>
        <w:t xml:space="preserve"> Any</w:t>
      </w:r>
      <w:r w:rsidR="0007558B">
        <w:rPr>
          <w:rFonts w:ascii="Times New Roman" w:hAnsi="Times New Roman" w:cs="Times New Roman"/>
          <w:sz w:val="24"/>
          <w:szCs w:val="24"/>
        </w:rPr>
        <w:t xml:space="preserve"> change in the exchange rate could</w:t>
      </w:r>
      <w:r w:rsidR="003D32AA" w:rsidRPr="00E90734">
        <w:rPr>
          <w:rFonts w:ascii="Times New Roman" w:hAnsi="Times New Roman" w:cs="Times New Roman"/>
          <w:sz w:val="24"/>
          <w:szCs w:val="24"/>
        </w:rPr>
        <w:t xml:space="preserve"> also affect the earnings of hotels by changing the real purchasing capacity of foreign tourists</w:t>
      </w:r>
      <w:r w:rsidR="00973C7B" w:rsidRPr="00E90734">
        <w:rPr>
          <w:rFonts w:ascii="Times New Roman" w:hAnsi="Times New Roman" w:cs="Times New Roman"/>
          <w:sz w:val="24"/>
          <w:szCs w:val="24"/>
        </w:rPr>
        <w:t xml:space="preserve"> </w:t>
      </w:r>
      <w:r w:rsidR="0044698F" w:rsidRPr="00E90734">
        <w:rPr>
          <w:rFonts w:ascii="Times New Roman" w:hAnsi="Times New Roman" w:cs="Times New Roman"/>
          <w:sz w:val="24"/>
          <w:szCs w:val="24"/>
        </w:rPr>
        <w:fldChar w:fldCharType="begin"/>
      </w:r>
      <w:r w:rsidR="0044698F" w:rsidRPr="00E90734">
        <w:rPr>
          <w:rFonts w:ascii="Times New Roman" w:hAnsi="Times New Roman" w:cs="Times New Roman"/>
          <w:sz w:val="24"/>
          <w:szCs w:val="24"/>
        </w:rPr>
        <w:instrText xml:space="preserve"> ADDIN ZOTERO_ITEM CSL_CITATION {"citationID":"hVGByNeF","properties":{"formattedCitation":"(Choi et al., 2015)","plainCitation":"(Choi et al., 2015)","noteIndex":0},"citationItems":[{"id":909,"uris":["http://zotero.org/users/local/s8f0QVnP/items/6FI2AE8E"],"uri":["http://zotero.org/users/local/s8f0QVnP/items/6FI2AE8E"],"itemData":{"id":909,"type":"article-journal","title":"The relationship between Airbnb and the hotel revenue: in the case of Korea","container-title":"Indian Journal of Science and Technology","page":"1-8","volume":"8","issue":"26","author":[{"family":"Choi","given":"K. Hong"},{"family":"Jung","given":"J. Hyun"},{"family":"Ryu","given":"S. Yeol"},{"family":"Kim","given":"Su-Do"},{"family":"Yoon","given":"S. Min"}],"issued":{"date-parts":[["2015"]]}}}],"schema":"https://github.com/citation-style-language/schema/raw/master/csl-citation.json"} </w:instrText>
      </w:r>
      <w:r w:rsidR="0044698F" w:rsidRPr="00E90734">
        <w:rPr>
          <w:rFonts w:ascii="Times New Roman" w:hAnsi="Times New Roman" w:cs="Times New Roman"/>
          <w:sz w:val="24"/>
          <w:szCs w:val="24"/>
        </w:rPr>
        <w:fldChar w:fldCharType="separate"/>
      </w:r>
      <w:r w:rsidR="0044698F" w:rsidRPr="00E90734">
        <w:rPr>
          <w:rFonts w:ascii="Times New Roman" w:hAnsi="Times New Roman" w:cs="Times New Roman"/>
          <w:sz w:val="24"/>
          <w:szCs w:val="24"/>
        </w:rPr>
        <w:t>(Choi et al., 2015)</w:t>
      </w:r>
      <w:r w:rsidR="0044698F" w:rsidRPr="00E90734">
        <w:rPr>
          <w:rFonts w:ascii="Times New Roman" w:hAnsi="Times New Roman" w:cs="Times New Roman"/>
          <w:sz w:val="24"/>
          <w:szCs w:val="24"/>
        </w:rPr>
        <w:fldChar w:fldCharType="end"/>
      </w:r>
      <w:r w:rsidR="003D32AA" w:rsidRPr="00E90734">
        <w:rPr>
          <w:rFonts w:ascii="Times New Roman" w:hAnsi="Times New Roman" w:cs="Times New Roman"/>
          <w:sz w:val="24"/>
          <w:szCs w:val="24"/>
        </w:rPr>
        <w:t>.</w:t>
      </w:r>
    </w:p>
    <w:p w14:paraId="653C76E8" w14:textId="09C8B621" w:rsidR="00C42073" w:rsidRPr="00E90734" w:rsidRDefault="00831A83" w:rsidP="00560744">
      <w:pPr>
        <w:pStyle w:val="ListParagraph"/>
        <w:spacing w:line="480" w:lineRule="auto"/>
        <w:ind w:firstLine="720"/>
        <w:jc w:val="both"/>
        <w:rPr>
          <w:rFonts w:ascii="Times New Roman" w:hAnsi="Times New Roman" w:cs="Times New Roman"/>
          <w:sz w:val="24"/>
          <w:szCs w:val="24"/>
        </w:rPr>
      </w:pPr>
      <w:r w:rsidRPr="00E90734">
        <w:rPr>
          <w:rFonts w:ascii="Times New Roman" w:hAnsi="Times New Roman" w:cs="Times New Roman"/>
          <w:sz w:val="24"/>
          <w:szCs w:val="24"/>
        </w:rPr>
        <w:lastRenderedPageBreak/>
        <w:t>San Francisco and Chicago are two of the main tourist's spots of America. Goree made a research to find the impacts of Airbnb on the hotels of</w:t>
      </w:r>
      <w:r w:rsidR="00E81E22">
        <w:rPr>
          <w:rFonts w:ascii="Times New Roman" w:hAnsi="Times New Roman" w:cs="Times New Roman"/>
          <w:sz w:val="24"/>
          <w:szCs w:val="24"/>
        </w:rPr>
        <w:t xml:space="preserve"> San Francisco and Chicago</w:t>
      </w:r>
      <w:r w:rsidRPr="00E90734">
        <w:rPr>
          <w:rFonts w:ascii="Times New Roman" w:hAnsi="Times New Roman" w:cs="Times New Roman"/>
          <w:sz w:val="24"/>
          <w:szCs w:val="24"/>
        </w:rPr>
        <w:t>. He collected the data of occupancy rate from hotels from 2008 to 2014 and he assumed that the impact of Airbnb would be negative upon the hotel occupancy rate in these two areas. The researcher design</w:t>
      </w:r>
      <w:r w:rsidR="005A2F78">
        <w:rPr>
          <w:rFonts w:ascii="Times New Roman" w:hAnsi="Times New Roman" w:cs="Times New Roman"/>
          <w:sz w:val="24"/>
          <w:szCs w:val="24"/>
        </w:rPr>
        <w:t>s</w:t>
      </w:r>
      <w:r w:rsidRPr="00E90734">
        <w:rPr>
          <w:rFonts w:ascii="Times New Roman" w:hAnsi="Times New Roman" w:cs="Times New Roman"/>
          <w:sz w:val="24"/>
          <w:szCs w:val="24"/>
        </w:rPr>
        <w:t xml:space="preserve"> two different econometric models for both of the areas and results of these models showed that Airbnb had an insignificant impact on hotel occupancy rate in San Frisco while this company marginally affected the hotel occupancy in Chicago. The reason for the insignificant impact of Airbnb on the hotels of San Francisco was that most of the travellers </w:t>
      </w:r>
      <w:r w:rsidR="00AD65A0" w:rsidRPr="00E90734">
        <w:rPr>
          <w:rFonts w:ascii="Times New Roman" w:hAnsi="Times New Roman" w:cs="Times New Roman"/>
          <w:sz w:val="24"/>
          <w:szCs w:val="24"/>
        </w:rPr>
        <w:t>o</w:t>
      </w:r>
      <w:r w:rsidR="005A2F78">
        <w:rPr>
          <w:rFonts w:ascii="Times New Roman" w:hAnsi="Times New Roman" w:cs="Times New Roman"/>
          <w:sz w:val="24"/>
          <w:szCs w:val="24"/>
        </w:rPr>
        <w:t>f</w:t>
      </w:r>
      <w:r w:rsidR="00AD65A0" w:rsidRPr="00E90734">
        <w:rPr>
          <w:rFonts w:ascii="Times New Roman" w:hAnsi="Times New Roman" w:cs="Times New Roman"/>
          <w:sz w:val="24"/>
          <w:szCs w:val="24"/>
        </w:rPr>
        <w:t xml:space="preserve"> this area visit</w:t>
      </w:r>
      <w:r w:rsidR="005A2F78">
        <w:rPr>
          <w:rFonts w:ascii="Times New Roman" w:hAnsi="Times New Roman" w:cs="Times New Roman"/>
          <w:sz w:val="24"/>
          <w:szCs w:val="24"/>
        </w:rPr>
        <w:t>s</w:t>
      </w:r>
      <w:r w:rsidR="00AD65A0" w:rsidRPr="00E90734">
        <w:rPr>
          <w:rFonts w:ascii="Times New Roman" w:hAnsi="Times New Roman" w:cs="Times New Roman"/>
          <w:sz w:val="24"/>
          <w:szCs w:val="24"/>
        </w:rPr>
        <w:t xml:space="preserve"> San Francisco on official and business trips. The lack of loyalty program in Airbnb forced businessmen to use traditional ways of booking accommodation </w:t>
      </w:r>
      <w:r w:rsidR="00AD65A0" w:rsidRPr="00E90734">
        <w:rPr>
          <w:rFonts w:ascii="Times New Roman" w:hAnsi="Times New Roman" w:cs="Times New Roman"/>
          <w:sz w:val="24"/>
          <w:szCs w:val="24"/>
        </w:rPr>
        <w:fldChar w:fldCharType="begin"/>
      </w:r>
      <w:r w:rsidR="00AD65A0" w:rsidRPr="00E90734">
        <w:rPr>
          <w:rFonts w:ascii="Times New Roman" w:hAnsi="Times New Roman" w:cs="Times New Roman"/>
          <w:sz w:val="24"/>
          <w:szCs w:val="24"/>
        </w:rPr>
        <w:instrText xml:space="preserve"> ADDIN ZOTERO_ITEM CSL_CITATION {"citationID":"iPZnsT8v","properties":{"formattedCitation":"(Goree, 2016)","plainCitation":"(Goree, 2016)","noteIndex":0},"citationItems":[{"id":910,"uris":["http://zotero.org/users/local/s8f0QVnP/items/SG7AZNAA"],"uri":["http://zotero.org/users/local/s8f0QVnP/items/SG7AZNAA"],"itemData":{"id":910,"type":"article-journal","title":"Battle of the beds: The economic impact of Airbnb on the hotel industry in Chicago and San Francisco","author":[{"family":"Goree","given":"Katherine"}],"issued":{"date-parts":[["2016"]]}}}],"schema":"https://github.com/citation-style-language/schema/raw/master/csl-citation.json"} </w:instrText>
      </w:r>
      <w:r w:rsidR="00AD65A0" w:rsidRPr="00E90734">
        <w:rPr>
          <w:rFonts w:ascii="Times New Roman" w:hAnsi="Times New Roman" w:cs="Times New Roman"/>
          <w:sz w:val="24"/>
          <w:szCs w:val="24"/>
        </w:rPr>
        <w:fldChar w:fldCharType="separate"/>
      </w:r>
      <w:r w:rsidR="00AD65A0" w:rsidRPr="00E90734">
        <w:rPr>
          <w:rFonts w:ascii="Times New Roman" w:hAnsi="Times New Roman" w:cs="Times New Roman"/>
          <w:sz w:val="24"/>
          <w:szCs w:val="24"/>
        </w:rPr>
        <w:t>(Goree, 2016)</w:t>
      </w:r>
      <w:r w:rsidR="00AD65A0" w:rsidRPr="00E90734">
        <w:rPr>
          <w:rFonts w:ascii="Times New Roman" w:hAnsi="Times New Roman" w:cs="Times New Roman"/>
          <w:sz w:val="24"/>
          <w:szCs w:val="24"/>
        </w:rPr>
        <w:fldChar w:fldCharType="end"/>
      </w:r>
      <w:r w:rsidR="00AD65A0" w:rsidRPr="00E90734">
        <w:rPr>
          <w:rFonts w:ascii="Times New Roman" w:hAnsi="Times New Roman" w:cs="Times New Roman"/>
          <w:sz w:val="24"/>
          <w:szCs w:val="24"/>
        </w:rPr>
        <w:t xml:space="preserve">. </w:t>
      </w:r>
    </w:p>
    <w:p w14:paraId="5BAA8E67" w14:textId="77777777" w:rsidR="008A5CF4" w:rsidRPr="00E90734" w:rsidRDefault="008A5CF4" w:rsidP="00E90734">
      <w:pPr>
        <w:pStyle w:val="ListParagraph"/>
        <w:spacing w:line="480" w:lineRule="auto"/>
        <w:ind w:left="0"/>
        <w:jc w:val="both"/>
        <w:rPr>
          <w:rFonts w:ascii="Times New Roman" w:hAnsi="Times New Roman" w:cs="Times New Roman"/>
          <w:sz w:val="24"/>
          <w:szCs w:val="24"/>
        </w:rPr>
      </w:pPr>
    </w:p>
    <w:p w14:paraId="3925E361" w14:textId="77777777" w:rsidR="008D4ED1" w:rsidRPr="00DD1B81" w:rsidRDefault="00831A83" w:rsidP="00560744">
      <w:pPr>
        <w:pStyle w:val="ListParagraph"/>
        <w:spacing w:line="480" w:lineRule="auto"/>
        <w:ind w:left="0" w:firstLine="720"/>
        <w:jc w:val="both"/>
        <w:rPr>
          <w:rFonts w:ascii="Times New Roman" w:hAnsi="Times New Roman" w:cs="Times New Roman"/>
          <w:b/>
          <w:i/>
          <w:sz w:val="24"/>
          <w:szCs w:val="24"/>
        </w:rPr>
      </w:pPr>
      <w:r w:rsidRPr="00DD1B81">
        <w:rPr>
          <w:rFonts w:ascii="Times New Roman" w:hAnsi="Times New Roman" w:cs="Times New Roman"/>
          <w:b/>
          <w:i/>
          <w:sz w:val="24"/>
          <w:szCs w:val="24"/>
        </w:rPr>
        <w:t>Impact on Tourism:</w:t>
      </w:r>
    </w:p>
    <w:p w14:paraId="7D90D188" w14:textId="41CE5701" w:rsidR="001A74CF" w:rsidRPr="00E90734" w:rsidRDefault="00831A83" w:rsidP="00560744">
      <w:pPr>
        <w:pStyle w:val="ListParagraph"/>
        <w:spacing w:line="480" w:lineRule="auto"/>
        <w:ind w:firstLine="720"/>
        <w:jc w:val="both"/>
        <w:rPr>
          <w:rFonts w:ascii="Times New Roman" w:hAnsi="Times New Roman" w:cs="Times New Roman"/>
          <w:sz w:val="24"/>
          <w:szCs w:val="24"/>
        </w:rPr>
      </w:pPr>
      <w:r w:rsidRPr="00E90734">
        <w:rPr>
          <w:rFonts w:ascii="Times New Roman" w:hAnsi="Times New Roman" w:cs="Times New Roman"/>
          <w:sz w:val="24"/>
          <w:szCs w:val="24"/>
        </w:rPr>
        <w:t xml:space="preserve">Daniel Guttentag made theoretical research to figure out the impacts of Airbnb on tourism. He claimed that this company had increased the connectivity of tourists with the persons who wanted to rent out their private rooms or apartments. </w:t>
      </w:r>
      <w:r w:rsidR="00851479" w:rsidRPr="00E90734">
        <w:rPr>
          <w:rFonts w:ascii="Times New Roman" w:hAnsi="Times New Roman" w:cs="Times New Roman"/>
          <w:sz w:val="24"/>
          <w:szCs w:val="24"/>
        </w:rPr>
        <w:t xml:space="preserve">Before Airbnb, tourists used traditional ways to arrange accommodation on their desired destinations. </w:t>
      </w:r>
      <w:r w:rsidR="00AA5050" w:rsidRPr="00E90734">
        <w:rPr>
          <w:rFonts w:ascii="Times New Roman" w:hAnsi="Times New Roman" w:cs="Times New Roman"/>
          <w:sz w:val="24"/>
          <w:szCs w:val="24"/>
        </w:rPr>
        <w:t>But the rise of Airbnb revolutionised the entire situation by providing an onlin</w:t>
      </w:r>
      <w:r w:rsidR="0007558B">
        <w:rPr>
          <w:rFonts w:ascii="Times New Roman" w:hAnsi="Times New Roman" w:cs="Times New Roman"/>
          <w:sz w:val="24"/>
          <w:szCs w:val="24"/>
        </w:rPr>
        <w:t>e platform for tourists t</w:t>
      </w:r>
      <w:r w:rsidR="00E81E22">
        <w:rPr>
          <w:rFonts w:ascii="Times New Roman" w:hAnsi="Times New Roman" w:cs="Times New Roman"/>
          <w:sz w:val="24"/>
          <w:szCs w:val="24"/>
        </w:rPr>
        <w:t>hat can</w:t>
      </w:r>
      <w:r w:rsidR="00AA5050" w:rsidRPr="00E90734">
        <w:rPr>
          <w:rFonts w:ascii="Times New Roman" w:hAnsi="Times New Roman" w:cs="Times New Roman"/>
          <w:sz w:val="24"/>
          <w:szCs w:val="24"/>
        </w:rPr>
        <w:t xml:space="preserve"> be used to arrange for lodging. </w:t>
      </w:r>
      <w:r w:rsidR="00AA5050" w:rsidRPr="00E81E22">
        <w:rPr>
          <w:rFonts w:ascii="Times New Roman" w:hAnsi="Times New Roman" w:cs="Times New Roman"/>
          <w:sz w:val="24"/>
          <w:szCs w:val="24"/>
        </w:rPr>
        <w:t>This company provided</w:t>
      </w:r>
      <w:r w:rsidR="00AA5050" w:rsidRPr="00E90734">
        <w:rPr>
          <w:rFonts w:ascii="Times New Roman" w:hAnsi="Times New Roman" w:cs="Times New Roman"/>
          <w:sz w:val="24"/>
          <w:szCs w:val="24"/>
        </w:rPr>
        <w:t xml:space="preserve"> a great number of opportunities for tourists that enabled them to figure out a space for residence outside traditional hotels and rest </w:t>
      </w:r>
      <w:r w:rsidR="00AA5050" w:rsidRPr="00E81E22">
        <w:rPr>
          <w:rFonts w:ascii="Times New Roman" w:hAnsi="Times New Roman" w:cs="Times New Roman"/>
          <w:sz w:val="24"/>
          <w:szCs w:val="24"/>
        </w:rPr>
        <w:t>houses</w:t>
      </w:r>
      <w:r w:rsidR="00E81E22" w:rsidRPr="00E81E22">
        <w:rPr>
          <w:rFonts w:ascii="Times New Roman" w:hAnsi="Times New Roman" w:cs="Times New Roman"/>
          <w:sz w:val="24"/>
          <w:szCs w:val="24"/>
        </w:rPr>
        <w:t>. Airbnb</w:t>
      </w:r>
      <w:r w:rsidR="00E81E22">
        <w:rPr>
          <w:rFonts w:ascii="Times New Roman" w:hAnsi="Times New Roman" w:cs="Times New Roman"/>
          <w:sz w:val="24"/>
          <w:szCs w:val="24"/>
        </w:rPr>
        <w:t xml:space="preserve"> entertained</w:t>
      </w:r>
      <w:r w:rsidR="00AA5050" w:rsidRPr="00E90734">
        <w:rPr>
          <w:rFonts w:ascii="Times New Roman" w:hAnsi="Times New Roman" w:cs="Times New Roman"/>
          <w:sz w:val="24"/>
          <w:szCs w:val="24"/>
        </w:rPr>
        <w:t xml:space="preserve"> tourists with Peer-to-Peer accommodation that gave tourists opportunities to live in the private properties of the local population</w:t>
      </w:r>
      <w:r w:rsidR="00FE0082" w:rsidRPr="00E90734">
        <w:rPr>
          <w:rFonts w:ascii="Times New Roman" w:hAnsi="Times New Roman" w:cs="Times New Roman"/>
          <w:sz w:val="24"/>
          <w:szCs w:val="24"/>
        </w:rPr>
        <w:t xml:space="preserve"> at significantly cheaper rates. </w:t>
      </w:r>
      <w:r w:rsidR="00BC00D8" w:rsidRPr="00E90734">
        <w:rPr>
          <w:rFonts w:ascii="Times New Roman" w:hAnsi="Times New Roman" w:cs="Times New Roman"/>
          <w:sz w:val="24"/>
          <w:szCs w:val="24"/>
        </w:rPr>
        <w:t xml:space="preserve">This opening of the peer-to-peer connection </w:t>
      </w:r>
      <w:r w:rsidR="00667AB5" w:rsidRPr="00E90734">
        <w:rPr>
          <w:rFonts w:ascii="Times New Roman" w:hAnsi="Times New Roman" w:cs="Times New Roman"/>
          <w:sz w:val="24"/>
          <w:szCs w:val="24"/>
        </w:rPr>
        <w:t>empowered</w:t>
      </w:r>
      <w:r w:rsidR="00BC00D8" w:rsidRPr="00E90734">
        <w:rPr>
          <w:rFonts w:ascii="Times New Roman" w:hAnsi="Times New Roman" w:cs="Times New Roman"/>
          <w:sz w:val="24"/>
          <w:szCs w:val="24"/>
        </w:rPr>
        <w:t xml:space="preserve"> tourists to better absorb and observe the social and cultural norms of the particular society</w:t>
      </w:r>
      <w:r w:rsidR="00F03E55" w:rsidRPr="00E90734">
        <w:rPr>
          <w:rFonts w:ascii="Times New Roman" w:hAnsi="Times New Roman" w:cs="Times New Roman"/>
          <w:sz w:val="24"/>
          <w:szCs w:val="24"/>
        </w:rPr>
        <w:t xml:space="preserve"> </w:t>
      </w:r>
      <w:r w:rsidR="00F03E55" w:rsidRPr="00E90734">
        <w:rPr>
          <w:rFonts w:ascii="Times New Roman" w:hAnsi="Times New Roman" w:cs="Times New Roman"/>
          <w:sz w:val="24"/>
          <w:szCs w:val="24"/>
        </w:rPr>
        <w:fldChar w:fldCharType="begin"/>
      </w:r>
      <w:r w:rsidR="00F03E55" w:rsidRPr="00E90734">
        <w:rPr>
          <w:rFonts w:ascii="Times New Roman" w:hAnsi="Times New Roman" w:cs="Times New Roman"/>
          <w:sz w:val="24"/>
          <w:szCs w:val="24"/>
        </w:rPr>
        <w:instrText xml:space="preserve"> ADDIN ZOTERO_ITEM CSL_CITATION {"citationID":"sOpSmVDk","properties":{"formattedCitation":"(Guti\\uc0\\u233{}rrez et al., 2017)","plainCitation":"(Gutiérrez et al., 2017)","noteIndex":0},"citationItems":[{"id":918,"uris":["http://zotero.org/users/local/s8f0QVnP/items/LE7SA496"],"uri":["http://zotero.org/users/local/s8f0QVnP/items/LE7SA496"],"itemData":{"id":918,"type":"article-journal","title":"The eruption of Airbnb in tourist cities: Comparing spatial patterns of hotels and peer-to-peer accommodation in Barcelona","container-title":"Tourism Management","page":"278-291","volume":"62","author":[{"family":"Gutiérrez","given":"Javier"},{"family":"García-Palomares","given":"Juan Carlos"},{"family":"Romanillos","given":"Gustavo"},{"family":"Salas-Olmedo","given":"María Henar"}],"issued":{"date-parts":[["2017"]]}}}],"schema":"https://github.com/citation-style-language/schema/raw/master/csl-citation.json"} </w:instrText>
      </w:r>
      <w:r w:rsidR="00F03E55" w:rsidRPr="00E90734">
        <w:rPr>
          <w:rFonts w:ascii="Times New Roman" w:hAnsi="Times New Roman" w:cs="Times New Roman"/>
          <w:sz w:val="24"/>
          <w:szCs w:val="24"/>
        </w:rPr>
        <w:fldChar w:fldCharType="separate"/>
      </w:r>
      <w:r w:rsidR="00F03E55" w:rsidRPr="00E90734">
        <w:rPr>
          <w:rFonts w:ascii="Times New Roman" w:hAnsi="Times New Roman" w:cs="Times New Roman"/>
          <w:sz w:val="24"/>
          <w:szCs w:val="24"/>
        </w:rPr>
        <w:t>(Gutiérrez et al., 2017)</w:t>
      </w:r>
      <w:r w:rsidR="00F03E55" w:rsidRPr="00E90734">
        <w:rPr>
          <w:rFonts w:ascii="Times New Roman" w:hAnsi="Times New Roman" w:cs="Times New Roman"/>
          <w:sz w:val="24"/>
          <w:szCs w:val="24"/>
        </w:rPr>
        <w:fldChar w:fldCharType="end"/>
      </w:r>
      <w:r w:rsidR="00BC00D8" w:rsidRPr="00E90734">
        <w:rPr>
          <w:rFonts w:ascii="Times New Roman" w:hAnsi="Times New Roman" w:cs="Times New Roman"/>
          <w:sz w:val="24"/>
          <w:szCs w:val="24"/>
        </w:rPr>
        <w:t xml:space="preserve">. </w:t>
      </w:r>
      <w:r w:rsidR="00E81E22">
        <w:rPr>
          <w:rFonts w:ascii="Times New Roman" w:hAnsi="Times New Roman" w:cs="Times New Roman"/>
          <w:sz w:val="24"/>
          <w:szCs w:val="24"/>
        </w:rPr>
        <w:t>Airbnb inc</w:t>
      </w:r>
      <w:r w:rsidR="00E81E22" w:rsidRPr="00E90734">
        <w:rPr>
          <w:rFonts w:ascii="Times New Roman" w:hAnsi="Times New Roman" w:cs="Times New Roman"/>
          <w:sz w:val="24"/>
          <w:szCs w:val="24"/>
        </w:rPr>
        <w:t>reased</w:t>
      </w:r>
      <w:r w:rsidR="00667AB5" w:rsidRPr="00E90734">
        <w:rPr>
          <w:rFonts w:ascii="Times New Roman" w:hAnsi="Times New Roman" w:cs="Times New Roman"/>
          <w:sz w:val="24"/>
          <w:szCs w:val="24"/>
        </w:rPr>
        <w:t xml:space="preserve"> </w:t>
      </w:r>
      <w:r w:rsidR="00667AB5" w:rsidRPr="00E90734">
        <w:rPr>
          <w:rFonts w:ascii="Times New Roman" w:hAnsi="Times New Roman" w:cs="Times New Roman"/>
          <w:sz w:val="24"/>
          <w:szCs w:val="24"/>
        </w:rPr>
        <w:lastRenderedPageBreak/>
        <w:t xml:space="preserve">the quality of the relationship between the hosts and the travellers. Hosts with better understanding and knowledge </w:t>
      </w:r>
      <w:r w:rsidR="00B55136" w:rsidRPr="00E90734">
        <w:rPr>
          <w:rFonts w:ascii="Times New Roman" w:hAnsi="Times New Roman" w:cs="Times New Roman"/>
          <w:sz w:val="24"/>
          <w:szCs w:val="24"/>
        </w:rPr>
        <w:t>of surroundings could better provide instructions and safety measures</w:t>
      </w:r>
      <w:r w:rsidR="000979C3">
        <w:rPr>
          <w:rFonts w:ascii="Times New Roman" w:hAnsi="Times New Roman" w:cs="Times New Roman"/>
          <w:sz w:val="24"/>
          <w:szCs w:val="24"/>
        </w:rPr>
        <w:t xml:space="preserve"> </w:t>
      </w:r>
      <w:r w:rsidR="000979C3">
        <w:rPr>
          <w:rFonts w:ascii="Times New Roman" w:hAnsi="Times New Roman" w:cs="Times New Roman"/>
          <w:sz w:val="24"/>
          <w:szCs w:val="24"/>
        </w:rPr>
        <w:fldChar w:fldCharType="begin"/>
      </w:r>
      <w:r w:rsidR="000979C3">
        <w:rPr>
          <w:rFonts w:ascii="Times New Roman" w:hAnsi="Times New Roman" w:cs="Times New Roman"/>
          <w:sz w:val="24"/>
          <w:szCs w:val="24"/>
        </w:rPr>
        <w:instrText xml:space="preserve"> ADDIN ZOTERO_ITEM CSL_CITATION {"citationID":"7hSJLceO","properties":{"formattedCitation":"(Dann et al., 2018)","plainCitation":"(Dann et al., 2018)","noteIndex":0},"citationItems":[{"id":923,"uris":["http://zotero.org/users/local/s8f0QVnP/items/Z2TZBQ5Z"],"uri":["http://zotero.org/users/local/s8f0QVnP/items/Z2TZBQ5Z"],"itemData":{"id":923,"type":"paper-conference","title":"How Airbnb conveys social and economic value through user representation","container-title":"Proceedings of the Workshop on Designing User Assistance in Interactive Intelligent Systems","page":"32-43","author":[{"family":"Dann","given":"David"},{"family":"Duong","given":"M. H."},{"family":"Hoeven","given":"E."},{"family":"Teubner","given":"Timm"},{"family":"Weinhardt","given":"C."}],"issued":{"date-parts":[["2018"]]}}}],"schema":"https://github.com/citation-style-language/schema/raw/master/csl-citation.json"} </w:instrText>
      </w:r>
      <w:r w:rsidR="000979C3">
        <w:rPr>
          <w:rFonts w:ascii="Times New Roman" w:hAnsi="Times New Roman" w:cs="Times New Roman"/>
          <w:sz w:val="24"/>
          <w:szCs w:val="24"/>
        </w:rPr>
        <w:fldChar w:fldCharType="separate"/>
      </w:r>
      <w:r w:rsidR="000979C3" w:rsidRPr="000979C3">
        <w:rPr>
          <w:rFonts w:ascii="Times New Roman" w:hAnsi="Times New Roman" w:cs="Times New Roman"/>
          <w:sz w:val="24"/>
        </w:rPr>
        <w:t>(Dann et al., 2018)</w:t>
      </w:r>
      <w:r w:rsidR="000979C3">
        <w:rPr>
          <w:rFonts w:ascii="Times New Roman" w:hAnsi="Times New Roman" w:cs="Times New Roman"/>
          <w:sz w:val="24"/>
          <w:szCs w:val="24"/>
        </w:rPr>
        <w:fldChar w:fldCharType="end"/>
      </w:r>
      <w:r w:rsidR="00B55136" w:rsidRPr="00E90734">
        <w:rPr>
          <w:rFonts w:ascii="Times New Roman" w:hAnsi="Times New Roman" w:cs="Times New Roman"/>
          <w:sz w:val="24"/>
          <w:szCs w:val="24"/>
        </w:rPr>
        <w:t>. Tourists could enjoy feeling like home during travel due to the availability of rooms at private properties. Moreover, tourists could have a better understanding of tourists spots in that particular area</w:t>
      </w:r>
      <w:r w:rsidR="0019735A" w:rsidRPr="00E90734">
        <w:rPr>
          <w:rFonts w:ascii="Times New Roman" w:hAnsi="Times New Roman" w:cs="Times New Roman"/>
          <w:sz w:val="24"/>
          <w:szCs w:val="24"/>
        </w:rPr>
        <w:t xml:space="preserve"> </w:t>
      </w:r>
      <w:r w:rsidR="0019735A" w:rsidRPr="00E90734">
        <w:rPr>
          <w:rFonts w:ascii="Times New Roman" w:hAnsi="Times New Roman" w:cs="Times New Roman"/>
          <w:sz w:val="24"/>
          <w:szCs w:val="24"/>
        </w:rPr>
        <w:fldChar w:fldCharType="begin"/>
      </w:r>
      <w:r w:rsidR="0019735A" w:rsidRPr="00E90734">
        <w:rPr>
          <w:rFonts w:ascii="Times New Roman" w:hAnsi="Times New Roman" w:cs="Times New Roman"/>
          <w:sz w:val="24"/>
          <w:szCs w:val="24"/>
        </w:rPr>
        <w:instrText xml:space="preserve"> ADDIN ZOTERO_ITEM CSL_CITATION {"citationID":"FKD17sjT","properties":{"formattedCitation":"(Guttentag, 2015)","plainCitation":"(Guttentag, 2015)","noteIndex":0},"citationItems":[{"id":914,"uris":["http://zotero.org/users/local/s8f0QVnP/items/7KT2CFQX"],"uri":["http://zotero.org/users/local/s8f0QVnP/items/7KT2CFQX"],"itemData":{"id":914,"type":"article-journal","title":"Airbnb: disruptive innovation and the rise of an informal tourism accommodation sector","container-title":"Current issues in Tourism","page":"1192-1217","volume":"18","issue":"12","author":[{"family":"Guttentag","given":"Daniel"}],"issued":{"date-parts":[["2015"]]}}}],"schema":"https://github.com/citation-style-language/schema/raw/master/csl-citation.json"} </w:instrText>
      </w:r>
      <w:r w:rsidR="0019735A" w:rsidRPr="00E90734">
        <w:rPr>
          <w:rFonts w:ascii="Times New Roman" w:hAnsi="Times New Roman" w:cs="Times New Roman"/>
          <w:sz w:val="24"/>
          <w:szCs w:val="24"/>
        </w:rPr>
        <w:fldChar w:fldCharType="separate"/>
      </w:r>
      <w:r w:rsidR="0019735A" w:rsidRPr="00E90734">
        <w:rPr>
          <w:rFonts w:ascii="Times New Roman" w:hAnsi="Times New Roman" w:cs="Times New Roman"/>
          <w:sz w:val="24"/>
          <w:szCs w:val="24"/>
        </w:rPr>
        <w:t>(Guttentag, 2015)</w:t>
      </w:r>
      <w:r w:rsidR="0019735A" w:rsidRPr="00E90734">
        <w:rPr>
          <w:rFonts w:ascii="Times New Roman" w:hAnsi="Times New Roman" w:cs="Times New Roman"/>
          <w:sz w:val="24"/>
          <w:szCs w:val="24"/>
        </w:rPr>
        <w:fldChar w:fldCharType="end"/>
      </w:r>
      <w:r w:rsidR="00B55136" w:rsidRPr="00E90734">
        <w:rPr>
          <w:rFonts w:ascii="Times New Roman" w:hAnsi="Times New Roman" w:cs="Times New Roman"/>
          <w:sz w:val="24"/>
          <w:szCs w:val="24"/>
        </w:rPr>
        <w:t xml:space="preserve">. </w:t>
      </w:r>
      <w:r w:rsidR="00667AB5" w:rsidRPr="00E90734">
        <w:rPr>
          <w:rFonts w:ascii="Times New Roman" w:hAnsi="Times New Roman" w:cs="Times New Roman"/>
          <w:sz w:val="24"/>
          <w:szCs w:val="24"/>
        </w:rPr>
        <w:t xml:space="preserve">Availability of cheaper and easily accessible residence at tourists spot was a great success on behalf of the Airbnb. </w:t>
      </w:r>
    </w:p>
    <w:p w14:paraId="37C351AE" w14:textId="77777777" w:rsidR="008A5CF4" w:rsidRPr="00E90734" w:rsidRDefault="00831A83" w:rsidP="00560744">
      <w:pPr>
        <w:pStyle w:val="ListParagraph"/>
        <w:spacing w:line="480" w:lineRule="auto"/>
        <w:ind w:firstLine="720"/>
        <w:jc w:val="both"/>
        <w:rPr>
          <w:rFonts w:ascii="Times New Roman" w:hAnsi="Times New Roman" w:cs="Times New Roman"/>
          <w:sz w:val="24"/>
          <w:szCs w:val="24"/>
        </w:rPr>
      </w:pPr>
      <w:r w:rsidRPr="00E90734">
        <w:rPr>
          <w:rFonts w:ascii="Times New Roman" w:hAnsi="Times New Roman" w:cs="Times New Roman"/>
          <w:sz w:val="24"/>
          <w:szCs w:val="24"/>
        </w:rPr>
        <w:t xml:space="preserve">Another study that attempted to figure out the impacts of Airbnb on tourism-related activities was the research paper of Ismael Yrigoy. </w:t>
      </w:r>
      <w:r w:rsidR="00D1321B" w:rsidRPr="00E90734">
        <w:rPr>
          <w:rFonts w:ascii="Times New Roman" w:hAnsi="Times New Roman" w:cs="Times New Roman"/>
          <w:sz w:val="24"/>
          <w:szCs w:val="24"/>
        </w:rPr>
        <w:t>Palma is a well-known tourist spot in Spain. Ismael investigated the tourism trends in Palma after the emergence of Airbnb. This company created many chances for the residents of Palma. The local population could increase their income by opening their residential areas for tourists</w:t>
      </w:r>
      <w:r w:rsidR="002F1152" w:rsidRPr="00E90734">
        <w:rPr>
          <w:rFonts w:ascii="Times New Roman" w:hAnsi="Times New Roman" w:cs="Times New Roman"/>
          <w:sz w:val="24"/>
          <w:szCs w:val="24"/>
        </w:rPr>
        <w:t xml:space="preserve"> </w:t>
      </w:r>
      <w:r w:rsidR="002F1152" w:rsidRPr="00E90734">
        <w:rPr>
          <w:rFonts w:ascii="Times New Roman" w:hAnsi="Times New Roman" w:cs="Times New Roman"/>
          <w:sz w:val="24"/>
          <w:szCs w:val="24"/>
        </w:rPr>
        <w:fldChar w:fldCharType="begin"/>
      </w:r>
      <w:r w:rsidR="002F1152" w:rsidRPr="00E90734">
        <w:rPr>
          <w:rFonts w:ascii="Times New Roman" w:hAnsi="Times New Roman" w:cs="Times New Roman"/>
          <w:sz w:val="24"/>
          <w:szCs w:val="24"/>
        </w:rPr>
        <w:instrText xml:space="preserve"> ADDIN ZOTERO_ITEM CSL_CITATION {"citationID":"TCwoYEYX","properties":{"formattedCitation":"(Yrigoy, 2016)","plainCitation":"(Yrigoy, 2016)","noteIndex":0},"citationItems":[{"id":915,"uris":["http://zotero.org/users/local/s8f0QVnP/items/VHAA4W7Q"],"uri":["http://zotero.org/users/local/s8f0QVnP/items/VHAA4W7Q"],"itemData":{"id":915,"type":"article-journal","title":"The impact of Airbnb in the urban arena: towards a tourism-led gentrification. The case-study of Palma old quarter (Mallorca, Spain)","container-title":"2016). Actas del XV Coloquio de Geografía del Turismo, el Ocio y la Recreación de la AGE (Turismo y crisis, turismo colaborativo y ecoturismo)","page":"281-289","author":[{"family":"Yrigoy","given":"Ismael"}],"issued":{"date-parts":[["2016"]]}}}],"schema":"https://github.com/citation-style-language/schema/raw/master/csl-citation.json"} </w:instrText>
      </w:r>
      <w:r w:rsidR="002F1152" w:rsidRPr="00E90734">
        <w:rPr>
          <w:rFonts w:ascii="Times New Roman" w:hAnsi="Times New Roman" w:cs="Times New Roman"/>
          <w:sz w:val="24"/>
          <w:szCs w:val="24"/>
        </w:rPr>
        <w:fldChar w:fldCharType="separate"/>
      </w:r>
      <w:r w:rsidR="002F1152" w:rsidRPr="00E90734">
        <w:rPr>
          <w:rFonts w:ascii="Times New Roman" w:hAnsi="Times New Roman" w:cs="Times New Roman"/>
          <w:sz w:val="24"/>
          <w:szCs w:val="24"/>
        </w:rPr>
        <w:t>(Yrigoy, 2016)</w:t>
      </w:r>
      <w:r w:rsidR="002F1152" w:rsidRPr="00E90734">
        <w:rPr>
          <w:rFonts w:ascii="Times New Roman" w:hAnsi="Times New Roman" w:cs="Times New Roman"/>
          <w:sz w:val="24"/>
          <w:szCs w:val="24"/>
        </w:rPr>
        <w:fldChar w:fldCharType="end"/>
      </w:r>
      <w:r w:rsidR="00D1321B" w:rsidRPr="00E90734">
        <w:rPr>
          <w:rFonts w:ascii="Times New Roman" w:hAnsi="Times New Roman" w:cs="Times New Roman"/>
          <w:sz w:val="24"/>
          <w:szCs w:val="24"/>
        </w:rPr>
        <w:t xml:space="preserve">. </w:t>
      </w:r>
      <w:r w:rsidR="005F3728" w:rsidRPr="00E90734">
        <w:rPr>
          <w:rFonts w:ascii="Times New Roman" w:hAnsi="Times New Roman" w:cs="Times New Roman"/>
          <w:sz w:val="24"/>
          <w:szCs w:val="24"/>
        </w:rPr>
        <w:t xml:space="preserve">In contrast with Ismael, Dimitri Ioannides arranged a qualitative analysis of the issue of tourism trends after the birth of Airbnb. The author used Utrecht as a case study for his analysis. He used the data of Airbnb and claimed that the company marked a great success in the tourist spot of Utrecht. Airbnb not only increased the no of tourist’s visit to that place but this company played a role in the determination of tourist trends. </w:t>
      </w:r>
      <w:r w:rsidR="00ED3CBF" w:rsidRPr="00E90734">
        <w:rPr>
          <w:rFonts w:ascii="Times New Roman" w:hAnsi="Times New Roman" w:cs="Times New Roman"/>
          <w:sz w:val="24"/>
          <w:szCs w:val="24"/>
        </w:rPr>
        <w:t xml:space="preserve">Most of the Airbnb Rentals were active in the centre and surroundings of the centre in the city of Utrecht. </w:t>
      </w:r>
      <w:r w:rsidR="0075425C" w:rsidRPr="00E90734">
        <w:rPr>
          <w:rFonts w:ascii="Times New Roman" w:hAnsi="Times New Roman" w:cs="Times New Roman"/>
          <w:sz w:val="24"/>
          <w:szCs w:val="24"/>
        </w:rPr>
        <w:t xml:space="preserve">Most of the tourists also lived in these places and ultimately visited the </w:t>
      </w:r>
      <w:r w:rsidR="00F37E33" w:rsidRPr="00E90734">
        <w:rPr>
          <w:rFonts w:ascii="Times New Roman" w:hAnsi="Times New Roman" w:cs="Times New Roman"/>
          <w:sz w:val="24"/>
          <w:szCs w:val="24"/>
        </w:rPr>
        <w:t>tourist’s</w:t>
      </w:r>
      <w:r w:rsidR="0075425C" w:rsidRPr="00E90734">
        <w:rPr>
          <w:rFonts w:ascii="Times New Roman" w:hAnsi="Times New Roman" w:cs="Times New Roman"/>
          <w:sz w:val="24"/>
          <w:szCs w:val="24"/>
        </w:rPr>
        <w:t xml:space="preserve"> spots that were closer to the centre of the city</w:t>
      </w:r>
      <w:r w:rsidR="00F37E33" w:rsidRPr="00E90734">
        <w:rPr>
          <w:rFonts w:ascii="Times New Roman" w:hAnsi="Times New Roman" w:cs="Times New Roman"/>
          <w:sz w:val="24"/>
          <w:szCs w:val="24"/>
        </w:rPr>
        <w:t xml:space="preserve"> </w:t>
      </w:r>
      <w:r w:rsidR="00F37E33" w:rsidRPr="00E90734">
        <w:rPr>
          <w:rFonts w:ascii="Times New Roman" w:hAnsi="Times New Roman" w:cs="Times New Roman"/>
          <w:sz w:val="24"/>
          <w:szCs w:val="24"/>
        </w:rPr>
        <w:fldChar w:fldCharType="begin"/>
      </w:r>
      <w:r w:rsidR="00F37E33" w:rsidRPr="00E90734">
        <w:rPr>
          <w:rFonts w:ascii="Times New Roman" w:hAnsi="Times New Roman" w:cs="Times New Roman"/>
          <w:sz w:val="24"/>
          <w:szCs w:val="24"/>
        </w:rPr>
        <w:instrText xml:space="preserve"> ADDIN ZOTERO_ITEM CSL_CITATION {"citationID":"C8tQIXRw","properties":{"formattedCitation":"(Ioannides et al., 2018)","plainCitation":"(Ioannides et al., 2018)","noteIndex":0},"citationItems":[{"id":916,"uris":["http://zotero.org/users/local/s8f0QVnP/items/UTH3YB2P"],"uri":["http://zotero.org/users/local/s8f0QVnP/items/UTH3YB2P"],"itemData":{"id":916,"type":"article-journal","title":"Airbnb as an instigator of ‘tourism bubble’expansion in Utrecht's Lombok neighbourhood","container-title":"Tourism Geographies","page":"1-19","author":[{"family":"Ioannides","given":"Dimitri"},{"family":"Röslmaier","given":"Michael"},{"family":"Zee","given":"Egbert","non-dropping-particle":"van der"}],"issued":{"date-parts":[["2018"]]}}}],"schema":"https://github.com/citation-style-language/schema/raw/master/csl-citation.json"} </w:instrText>
      </w:r>
      <w:r w:rsidR="00F37E33" w:rsidRPr="00E90734">
        <w:rPr>
          <w:rFonts w:ascii="Times New Roman" w:hAnsi="Times New Roman" w:cs="Times New Roman"/>
          <w:sz w:val="24"/>
          <w:szCs w:val="24"/>
        </w:rPr>
        <w:fldChar w:fldCharType="separate"/>
      </w:r>
      <w:r w:rsidR="00F37E33" w:rsidRPr="00E90734">
        <w:rPr>
          <w:rFonts w:ascii="Times New Roman" w:hAnsi="Times New Roman" w:cs="Times New Roman"/>
          <w:sz w:val="24"/>
          <w:szCs w:val="24"/>
        </w:rPr>
        <w:t>(Ioannides et al., 2018)</w:t>
      </w:r>
      <w:r w:rsidR="00F37E33" w:rsidRPr="00E90734">
        <w:rPr>
          <w:rFonts w:ascii="Times New Roman" w:hAnsi="Times New Roman" w:cs="Times New Roman"/>
          <w:sz w:val="24"/>
          <w:szCs w:val="24"/>
        </w:rPr>
        <w:fldChar w:fldCharType="end"/>
      </w:r>
      <w:r w:rsidR="0075425C" w:rsidRPr="00E90734">
        <w:rPr>
          <w:rFonts w:ascii="Times New Roman" w:hAnsi="Times New Roman" w:cs="Times New Roman"/>
          <w:sz w:val="24"/>
          <w:szCs w:val="24"/>
        </w:rPr>
        <w:t xml:space="preserve">. </w:t>
      </w:r>
    </w:p>
    <w:p w14:paraId="5B21630A" w14:textId="7DD5684A" w:rsidR="008A5CF4" w:rsidRPr="00E90734" w:rsidRDefault="00831A83" w:rsidP="00560744">
      <w:pPr>
        <w:pStyle w:val="ListParagraph"/>
        <w:spacing w:line="480" w:lineRule="auto"/>
        <w:ind w:firstLine="720"/>
        <w:jc w:val="both"/>
        <w:rPr>
          <w:rFonts w:ascii="Times New Roman" w:hAnsi="Times New Roman" w:cs="Times New Roman"/>
          <w:sz w:val="24"/>
          <w:szCs w:val="24"/>
        </w:rPr>
      </w:pPr>
      <w:r w:rsidRPr="00E90734">
        <w:rPr>
          <w:rFonts w:ascii="Times New Roman" w:hAnsi="Times New Roman" w:cs="Times New Roman"/>
          <w:sz w:val="24"/>
          <w:szCs w:val="24"/>
        </w:rPr>
        <w:t xml:space="preserve">Jan Van Der Borg was the researcher </w:t>
      </w:r>
      <w:r w:rsidR="00E81E22">
        <w:rPr>
          <w:rFonts w:ascii="Times New Roman" w:hAnsi="Times New Roman" w:cs="Times New Roman"/>
          <w:sz w:val="24"/>
          <w:szCs w:val="24"/>
        </w:rPr>
        <w:t>who</w:t>
      </w:r>
      <w:r w:rsidRPr="00E90734">
        <w:rPr>
          <w:rFonts w:ascii="Times New Roman" w:hAnsi="Times New Roman" w:cs="Times New Roman"/>
          <w:sz w:val="24"/>
          <w:szCs w:val="24"/>
        </w:rPr>
        <w:t xml:space="preserve"> made a very comprehensive and quantitative study </w:t>
      </w:r>
      <w:r w:rsidR="00057A80" w:rsidRPr="00E90734">
        <w:rPr>
          <w:rFonts w:ascii="Times New Roman" w:hAnsi="Times New Roman" w:cs="Times New Roman"/>
          <w:sz w:val="24"/>
          <w:szCs w:val="24"/>
        </w:rPr>
        <w:t xml:space="preserve">about the impacts of Airbnb over the tourism and market of local housing. The researcher focused on a tourist spot of Italy named Veneto Region. The company was offering 19624 different type of residential options for the tourist in the </w:t>
      </w:r>
      <w:r w:rsidR="00057A80" w:rsidRPr="00E90734">
        <w:rPr>
          <w:rFonts w:ascii="Times New Roman" w:hAnsi="Times New Roman" w:cs="Times New Roman"/>
          <w:sz w:val="24"/>
          <w:szCs w:val="24"/>
        </w:rPr>
        <w:lastRenderedPageBreak/>
        <w:t xml:space="preserve">Veneto Region. The researcher used the linear regression analysis to </w:t>
      </w:r>
      <w:r w:rsidR="009C42CF" w:rsidRPr="00E90734">
        <w:rPr>
          <w:rFonts w:ascii="Times New Roman" w:hAnsi="Times New Roman" w:cs="Times New Roman"/>
          <w:sz w:val="24"/>
          <w:szCs w:val="24"/>
        </w:rPr>
        <w:t>determine</w:t>
      </w:r>
      <w:r w:rsidR="00057A80" w:rsidRPr="00E90734">
        <w:rPr>
          <w:rFonts w:ascii="Times New Roman" w:hAnsi="Times New Roman" w:cs="Times New Roman"/>
          <w:sz w:val="24"/>
          <w:szCs w:val="24"/>
        </w:rPr>
        <w:t xml:space="preserve"> the effect of Airbnb on tourism trends and destinations in the selected city. </w:t>
      </w:r>
      <w:r w:rsidR="009C42CF" w:rsidRPr="00E90734">
        <w:rPr>
          <w:rFonts w:ascii="Times New Roman" w:hAnsi="Times New Roman" w:cs="Times New Roman"/>
          <w:sz w:val="24"/>
          <w:szCs w:val="24"/>
        </w:rPr>
        <w:t xml:space="preserve">He used the number of occupancy as the dependent variable in his model. The results of this regression analysis showed that the location of </w:t>
      </w:r>
      <w:r w:rsidR="008E5B26" w:rsidRPr="00E90734">
        <w:rPr>
          <w:rFonts w:ascii="Times New Roman" w:hAnsi="Times New Roman" w:cs="Times New Roman"/>
          <w:sz w:val="24"/>
          <w:szCs w:val="24"/>
        </w:rPr>
        <w:t xml:space="preserve">a house or residential space played a pivotal role in determining the occupancy rate of that particular room/house. </w:t>
      </w:r>
      <w:r w:rsidR="00F57A70" w:rsidRPr="00E90734">
        <w:rPr>
          <w:rFonts w:ascii="Times New Roman" w:hAnsi="Times New Roman" w:cs="Times New Roman"/>
          <w:sz w:val="24"/>
          <w:szCs w:val="24"/>
        </w:rPr>
        <w:t xml:space="preserve">Rental places near </w:t>
      </w:r>
      <w:r w:rsidR="00FE449E" w:rsidRPr="00E90734">
        <w:rPr>
          <w:rFonts w:ascii="Times New Roman" w:hAnsi="Times New Roman" w:cs="Times New Roman"/>
          <w:sz w:val="24"/>
          <w:szCs w:val="24"/>
        </w:rPr>
        <w:t>tourist’s</w:t>
      </w:r>
      <w:r w:rsidR="00F57A70" w:rsidRPr="00E90734">
        <w:rPr>
          <w:rFonts w:ascii="Times New Roman" w:hAnsi="Times New Roman" w:cs="Times New Roman"/>
          <w:sz w:val="24"/>
          <w:szCs w:val="24"/>
        </w:rPr>
        <w:t xml:space="preserve"> attractive spot</w:t>
      </w:r>
      <w:r w:rsidR="00FE449E" w:rsidRPr="00E90734">
        <w:rPr>
          <w:rFonts w:ascii="Times New Roman" w:hAnsi="Times New Roman" w:cs="Times New Roman"/>
          <w:sz w:val="24"/>
          <w:szCs w:val="24"/>
        </w:rPr>
        <w:t>s</w:t>
      </w:r>
      <w:r w:rsidR="00F57A70" w:rsidRPr="00E90734">
        <w:rPr>
          <w:rFonts w:ascii="Times New Roman" w:hAnsi="Times New Roman" w:cs="Times New Roman"/>
          <w:sz w:val="24"/>
          <w:szCs w:val="24"/>
        </w:rPr>
        <w:t xml:space="preserve"> tended to be rented out more as compared to the places that were on distant locations. </w:t>
      </w:r>
      <w:r w:rsidR="00FE449E" w:rsidRPr="00E90734">
        <w:rPr>
          <w:rFonts w:ascii="Times New Roman" w:hAnsi="Times New Roman" w:cs="Times New Roman"/>
          <w:sz w:val="24"/>
          <w:szCs w:val="24"/>
        </w:rPr>
        <w:t xml:space="preserve">The behaviour of the host that displayed on Airbnb through its ratings was the other most significant factor that affected the occupancy rate. Good behaviour from host </w:t>
      </w:r>
      <w:r w:rsidR="0007558B">
        <w:rPr>
          <w:rFonts w:ascii="Times New Roman" w:hAnsi="Times New Roman" w:cs="Times New Roman"/>
          <w:sz w:val="24"/>
          <w:szCs w:val="24"/>
        </w:rPr>
        <w:t xml:space="preserve">could </w:t>
      </w:r>
      <w:r w:rsidR="008561F5" w:rsidRPr="00E90734">
        <w:rPr>
          <w:rFonts w:ascii="Times New Roman" w:hAnsi="Times New Roman" w:cs="Times New Roman"/>
          <w:sz w:val="24"/>
          <w:szCs w:val="24"/>
        </w:rPr>
        <w:t>increase</w:t>
      </w:r>
      <w:r w:rsidR="00FE449E" w:rsidRPr="00E90734">
        <w:rPr>
          <w:rFonts w:ascii="Times New Roman" w:hAnsi="Times New Roman" w:cs="Times New Roman"/>
          <w:sz w:val="24"/>
          <w:szCs w:val="24"/>
        </w:rPr>
        <w:t xml:space="preserve"> the </w:t>
      </w:r>
      <w:r w:rsidR="00DD27AB" w:rsidRPr="00E90734">
        <w:rPr>
          <w:rFonts w:ascii="Times New Roman" w:hAnsi="Times New Roman" w:cs="Times New Roman"/>
          <w:sz w:val="24"/>
          <w:szCs w:val="24"/>
        </w:rPr>
        <w:t>possession</w:t>
      </w:r>
      <w:r w:rsidR="00FE449E" w:rsidRPr="00E90734">
        <w:rPr>
          <w:rFonts w:ascii="Times New Roman" w:hAnsi="Times New Roman" w:cs="Times New Roman"/>
          <w:sz w:val="24"/>
          <w:szCs w:val="24"/>
        </w:rPr>
        <w:t xml:space="preserve"> rate of that particular house. </w:t>
      </w:r>
      <w:r w:rsidR="00DD27AB" w:rsidRPr="00E90734">
        <w:rPr>
          <w:rFonts w:ascii="Times New Roman" w:hAnsi="Times New Roman" w:cs="Times New Roman"/>
          <w:sz w:val="24"/>
          <w:szCs w:val="24"/>
        </w:rPr>
        <w:t>Price of rental spaces negatively affected the occupancy rate</w:t>
      </w:r>
      <w:r w:rsidR="00E54284" w:rsidRPr="00E90734">
        <w:rPr>
          <w:rFonts w:ascii="Times New Roman" w:hAnsi="Times New Roman" w:cs="Times New Roman"/>
          <w:sz w:val="24"/>
          <w:szCs w:val="24"/>
        </w:rPr>
        <w:t xml:space="preserve"> </w:t>
      </w:r>
      <w:r w:rsidR="00E54284" w:rsidRPr="00E90734">
        <w:rPr>
          <w:rFonts w:ascii="Times New Roman" w:hAnsi="Times New Roman" w:cs="Times New Roman"/>
          <w:sz w:val="24"/>
          <w:szCs w:val="24"/>
        </w:rPr>
        <w:fldChar w:fldCharType="begin"/>
      </w:r>
      <w:r w:rsidR="00E54284" w:rsidRPr="00E90734">
        <w:rPr>
          <w:rFonts w:ascii="Times New Roman" w:hAnsi="Times New Roman" w:cs="Times New Roman"/>
          <w:sz w:val="24"/>
          <w:szCs w:val="24"/>
        </w:rPr>
        <w:instrText xml:space="preserve"> ADDIN ZOTERO_ITEM CSL_CITATION {"citationID":"QLGZstfV","properties":{"formattedCitation":"(Van der Borg et al., 2017)","plainCitation":"(Van der Borg et al., 2017)","noteIndex":0},"citationItems":[{"id":917,"uris":["http://zotero.org/users/local/s8f0QVnP/items/XMZ8UKK4"],"uri":["http://zotero.org/users/local/s8f0QVnP/items/XMZ8UKK4"],"itemData":{"id":917,"type":"article-journal","title":"The Rise of the Sharing Economy in Tourism: Exploring Airbnb Attributes for the Veneto Region","author":[{"family":"Van der Borg","given":"Jan"},{"family":"Camatti","given":"Nicola"},{"family":"Bertocchi","given":"Dario"},{"family":"Albarea","given":"Andrea"}],"issued":{"date-parts":[["2017"]]}}}],"schema":"https://github.com/citation-style-language/schema/raw/master/csl-citation.json"} </w:instrText>
      </w:r>
      <w:r w:rsidR="00E54284" w:rsidRPr="00E90734">
        <w:rPr>
          <w:rFonts w:ascii="Times New Roman" w:hAnsi="Times New Roman" w:cs="Times New Roman"/>
          <w:sz w:val="24"/>
          <w:szCs w:val="24"/>
        </w:rPr>
        <w:fldChar w:fldCharType="separate"/>
      </w:r>
      <w:r w:rsidR="00E54284" w:rsidRPr="00E90734">
        <w:rPr>
          <w:rFonts w:ascii="Times New Roman" w:hAnsi="Times New Roman" w:cs="Times New Roman"/>
          <w:sz w:val="24"/>
          <w:szCs w:val="24"/>
        </w:rPr>
        <w:t>(Van der Borg et al., 2017)</w:t>
      </w:r>
      <w:r w:rsidR="00E54284" w:rsidRPr="00E90734">
        <w:rPr>
          <w:rFonts w:ascii="Times New Roman" w:hAnsi="Times New Roman" w:cs="Times New Roman"/>
          <w:sz w:val="24"/>
          <w:szCs w:val="24"/>
        </w:rPr>
        <w:fldChar w:fldCharType="end"/>
      </w:r>
      <w:r w:rsidR="00DD27AB" w:rsidRPr="00E90734">
        <w:rPr>
          <w:rFonts w:ascii="Times New Roman" w:hAnsi="Times New Roman" w:cs="Times New Roman"/>
          <w:sz w:val="24"/>
          <w:szCs w:val="24"/>
        </w:rPr>
        <w:t xml:space="preserve">. </w:t>
      </w:r>
    </w:p>
    <w:p w14:paraId="2AE166E1" w14:textId="77777777" w:rsidR="008A5CF4" w:rsidRPr="00E90734" w:rsidRDefault="008A5CF4" w:rsidP="00E90734">
      <w:pPr>
        <w:pStyle w:val="ListParagraph"/>
        <w:spacing w:line="480" w:lineRule="auto"/>
        <w:ind w:left="0"/>
        <w:jc w:val="both"/>
        <w:rPr>
          <w:rFonts w:ascii="Times New Roman" w:hAnsi="Times New Roman" w:cs="Times New Roman"/>
          <w:b/>
          <w:sz w:val="24"/>
          <w:szCs w:val="24"/>
        </w:rPr>
      </w:pPr>
    </w:p>
    <w:p w14:paraId="24347CF6" w14:textId="77777777" w:rsidR="002D1DF6" w:rsidRPr="00DD1B81" w:rsidRDefault="00831A83" w:rsidP="00560744">
      <w:pPr>
        <w:pStyle w:val="ListParagraph"/>
        <w:spacing w:line="480" w:lineRule="auto"/>
        <w:ind w:left="0" w:firstLine="720"/>
        <w:jc w:val="both"/>
        <w:rPr>
          <w:rFonts w:ascii="Times New Roman" w:hAnsi="Times New Roman" w:cs="Times New Roman"/>
          <w:b/>
          <w:i/>
          <w:sz w:val="24"/>
          <w:szCs w:val="24"/>
        </w:rPr>
      </w:pPr>
      <w:r w:rsidRPr="00DD1B81">
        <w:rPr>
          <w:rFonts w:ascii="Times New Roman" w:hAnsi="Times New Roman" w:cs="Times New Roman"/>
          <w:b/>
          <w:i/>
          <w:sz w:val="24"/>
          <w:szCs w:val="24"/>
        </w:rPr>
        <w:t xml:space="preserve">Conclusion </w:t>
      </w:r>
    </w:p>
    <w:p w14:paraId="0CAABE31" w14:textId="77777777" w:rsidR="007F085F" w:rsidRDefault="00831A83" w:rsidP="00560744">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irbn</w:t>
      </w:r>
      <w:r w:rsidR="008561F5">
        <w:rPr>
          <w:rFonts w:ascii="Times New Roman" w:hAnsi="Times New Roman" w:cs="Times New Roman"/>
          <w:sz w:val="24"/>
          <w:szCs w:val="24"/>
        </w:rPr>
        <w:t>b is the company that transformed</w:t>
      </w:r>
      <w:r>
        <w:rPr>
          <w:rFonts w:ascii="Times New Roman" w:hAnsi="Times New Roman" w:cs="Times New Roman"/>
          <w:sz w:val="24"/>
          <w:szCs w:val="24"/>
        </w:rPr>
        <w:t xml:space="preserve"> the business of hotels and private accommodations with the exceptionality of its idea. The business model of this company impressed many scholars from the field of economics, business and sociology. All of these scholars tried to explain its working, reasons behind its success, the impact of this company</w:t>
      </w:r>
      <w:r w:rsidR="00E04111">
        <w:rPr>
          <w:rFonts w:ascii="Times New Roman" w:hAnsi="Times New Roman" w:cs="Times New Roman"/>
          <w:sz w:val="24"/>
          <w:szCs w:val="24"/>
        </w:rPr>
        <w:t xml:space="preserve"> on the hotel industry and tourism. Many researchers found a negative impact of Airbnb on hotel industry through their qualitative and quantitative investigations. </w:t>
      </w:r>
      <w:r w:rsidR="00BF4D2B">
        <w:rPr>
          <w:rFonts w:ascii="Times New Roman" w:hAnsi="Times New Roman" w:cs="Times New Roman"/>
          <w:sz w:val="24"/>
          <w:szCs w:val="24"/>
        </w:rPr>
        <w:t xml:space="preserve">This company also changed the trends in tourism. It became very easy for persons to start a business by just providing tourists and travellers with housing facilities. </w:t>
      </w:r>
      <w:r w:rsidR="00E12A27">
        <w:rPr>
          <w:rFonts w:ascii="Times New Roman" w:hAnsi="Times New Roman" w:cs="Times New Roman"/>
          <w:sz w:val="24"/>
          <w:szCs w:val="24"/>
        </w:rPr>
        <w:t xml:space="preserve">Most of the studies in existing literature were done to figure out the impacts of Airbnb on hotels, private lenders and tourists. A few studies could </w:t>
      </w:r>
      <w:r w:rsidR="008561F5">
        <w:rPr>
          <w:rFonts w:ascii="Times New Roman" w:hAnsi="Times New Roman" w:cs="Times New Roman"/>
          <w:sz w:val="24"/>
          <w:szCs w:val="24"/>
        </w:rPr>
        <w:t xml:space="preserve">also </w:t>
      </w:r>
      <w:r w:rsidR="00E12A27">
        <w:rPr>
          <w:rFonts w:ascii="Times New Roman" w:hAnsi="Times New Roman" w:cs="Times New Roman"/>
          <w:sz w:val="24"/>
          <w:szCs w:val="24"/>
        </w:rPr>
        <w:t xml:space="preserve">be found on the social-economic impacts of Airbnb and here we found a gap in the literature. </w:t>
      </w:r>
    </w:p>
    <w:p w14:paraId="0D4F0298" w14:textId="18D32A36" w:rsidR="00962525" w:rsidRDefault="00831A83" w:rsidP="00560744">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We cannot find a study that attempts to measure the impact of strong host-guest relation</w:t>
      </w:r>
      <w:r w:rsidR="008561F5">
        <w:rPr>
          <w:rFonts w:ascii="Times New Roman" w:hAnsi="Times New Roman" w:cs="Times New Roman"/>
          <w:sz w:val="24"/>
          <w:szCs w:val="24"/>
        </w:rPr>
        <w:t>ship</w:t>
      </w:r>
      <w:r>
        <w:rPr>
          <w:rFonts w:ascii="Times New Roman" w:hAnsi="Times New Roman" w:cs="Times New Roman"/>
          <w:sz w:val="24"/>
          <w:szCs w:val="24"/>
        </w:rPr>
        <w:t xml:space="preserve"> over the demand for culturally significant goods and services. When guests and hosts belong</w:t>
      </w:r>
      <w:r w:rsidR="002C1A66">
        <w:rPr>
          <w:rFonts w:ascii="Times New Roman" w:hAnsi="Times New Roman" w:cs="Times New Roman"/>
          <w:sz w:val="24"/>
          <w:szCs w:val="24"/>
        </w:rPr>
        <w:t>s</w:t>
      </w:r>
      <w:bookmarkStart w:id="0" w:name="_GoBack"/>
      <w:bookmarkEnd w:id="0"/>
      <w:r>
        <w:rPr>
          <w:rFonts w:ascii="Times New Roman" w:hAnsi="Times New Roman" w:cs="Times New Roman"/>
          <w:sz w:val="24"/>
          <w:szCs w:val="24"/>
        </w:rPr>
        <w:t xml:space="preserve"> to two different cultural background stay together for a long time, they share many socio-economic habits. This strong continuous interaction between the host and the guest can transform their preferences regarding foods and cloths. </w:t>
      </w:r>
      <w:r w:rsidR="00C745EA">
        <w:rPr>
          <w:rFonts w:ascii="Times New Roman" w:hAnsi="Times New Roman" w:cs="Times New Roman"/>
          <w:sz w:val="24"/>
          <w:szCs w:val="24"/>
        </w:rPr>
        <w:t>These changing preferences can increase or decrease the demand for culturally important goods and services.</w:t>
      </w:r>
    </w:p>
    <w:p w14:paraId="2B233BD0" w14:textId="77777777" w:rsidR="00E12A27" w:rsidRDefault="00E12A27" w:rsidP="00E90734">
      <w:pPr>
        <w:pStyle w:val="ListParagraph"/>
        <w:spacing w:line="480" w:lineRule="auto"/>
        <w:ind w:left="0"/>
        <w:jc w:val="both"/>
        <w:rPr>
          <w:rFonts w:ascii="Times New Roman" w:hAnsi="Times New Roman" w:cs="Times New Roman"/>
          <w:sz w:val="24"/>
          <w:szCs w:val="24"/>
        </w:rPr>
      </w:pPr>
    </w:p>
    <w:p w14:paraId="01BA760E" w14:textId="77777777" w:rsidR="007F085F" w:rsidRDefault="007F085F" w:rsidP="00E90734">
      <w:pPr>
        <w:pStyle w:val="ListParagraph"/>
        <w:spacing w:line="480" w:lineRule="auto"/>
        <w:ind w:left="0"/>
        <w:jc w:val="both"/>
        <w:rPr>
          <w:rFonts w:ascii="Times New Roman" w:hAnsi="Times New Roman" w:cs="Times New Roman"/>
          <w:sz w:val="24"/>
          <w:szCs w:val="24"/>
        </w:rPr>
      </w:pPr>
    </w:p>
    <w:p w14:paraId="694FA23E" w14:textId="77777777" w:rsidR="007F085F" w:rsidRDefault="007F085F" w:rsidP="00E90734">
      <w:pPr>
        <w:pStyle w:val="ListParagraph"/>
        <w:spacing w:line="480" w:lineRule="auto"/>
        <w:ind w:left="0"/>
        <w:jc w:val="both"/>
        <w:rPr>
          <w:rFonts w:ascii="Times New Roman" w:hAnsi="Times New Roman" w:cs="Times New Roman"/>
          <w:sz w:val="24"/>
          <w:szCs w:val="24"/>
        </w:rPr>
      </w:pPr>
    </w:p>
    <w:p w14:paraId="2F101658" w14:textId="77777777" w:rsidR="007F085F" w:rsidRDefault="007F085F" w:rsidP="00E90734">
      <w:pPr>
        <w:pStyle w:val="ListParagraph"/>
        <w:spacing w:line="480" w:lineRule="auto"/>
        <w:ind w:left="0"/>
        <w:jc w:val="both"/>
        <w:rPr>
          <w:rFonts w:ascii="Times New Roman" w:hAnsi="Times New Roman" w:cs="Times New Roman"/>
          <w:sz w:val="24"/>
          <w:szCs w:val="24"/>
        </w:rPr>
      </w:pPr>
    </w:p>
    <w:p w14:paraId="1735F514" w14:textId="77777777" w:rsidR="00B73FCF" w:rsidRDefault="00B73FCF" w:rsidP="00E90734">
      <w:pPr>
        <w:pStyle w:val="ListParagraph"/>
        <w:spacing w:line="480" w:lineRule="auto"/>
        <w:ind w:left="0"/>
        <w:jc w:val="both"/>
        <w:rPr>
          <w:rFonts w:ascii="Times New Roman" w:hAnsi="Times New Roman" w:cs="Times New Roman"/>
          <w:sz w:val="24"/>
          <w:szCs w:val="24"/>
        </w:rPr>
      </w:pPr>
    </w:p>
    <w:p w14:paraId="0C07C235" w14:textId="77777777" w:rsidR="00560744" w:rsidRDefault="00560744" w:rsidP="00E90734">
      <w:pPr>
        <w:pStyle w:val="ListParagraph"/>
        <w:spacing w:line="480" w:lineRule="auto"/>
        <w:ind w:left="0"/>
        <w:jc w:val="both"/>
        <w:rPr>
          <w:rFonts w:ascii="Times New Roman" w:hAnsi="Times New Roman" w:cs="Times New Roman"/>
          <w:sz w:val="24"/>
          <w:szCs w:val="24"/>
        </w:rPr>
      </w:pPr>
    </w:p>
    <w:p w14:paraId="20B218BD" w14:textId="77777777" w:rsidR="00560744" w:rsidRDefault="00560744" w:rsidP="00E90734">
      <w:pPr>
        <w:pStyle w:val="ListParagraph"/>
        <w:spacing w:line="480" w:lineRule="auto"/>
        <w:ind w:left="0"/>
        <w:jc w:val="both"/>
        <w:rPr>
          <w:rFonts w:ascii="Times New Roman" w:hAnsi="Times New Roman" w:cs="Times New Roman"/>
          <w:sz w:val="24"/>
          <w:szCs w:val="24"/>
        </w:rPr>
      </w:pPr>
    </w:p>
    <w:p w14:paraId="6B6BC7F3" w14:textId="77777777" w:rsidR="00560744" w:rsidRDefault="00560744" w:rsidP="00E90734">
      <w:pPr>
        <w:pStyle w:val="ListParagraph"/>
        <w:spacing w:line="480" w:lineRule="auto"/>
        <w:ind w:left="0"/>
        <w:jc w:val="both"/>
        <w:rPr>
          <w:rFonts w:ascii="Times New Roman" w:hAnsi="Times New Roman" w:cs="Times New Roman"/>
          <w:sz w:val="24"/>
          <w:szCs w:val="24"/>
        </w:rPr>
      </w:pPr>
    </w:p>
    <w:p w14:paraId="20E2A572" w14:textId="77777777" w:rsidR="00560744" w:rsidRDefault="00560744" w:rsidP="00E90734">
      <w:pPr>
        <w:pStyle w:val="ListParagraph"/>
        <w:spacing w:line="480" w:lineRule="auto"/>
        <w:ind w:left="0"/>
        <w:jc w:val="both"/>
        <w:rPr>
          <w:rFonts w:ascii="Times New Roman" w:hAnsi="Times New Roman" w:cs="Times New Roman"/>
          <w:sz w:val="24"/>
          <w:szCs w:val="24"/>
        </w:rPr>
      </w:pPr>
    </w:p>
    <w:p w14:paraId="31F1DD1B" w14:textId="77777777" w:rsidR="00560744" w:rsidRDefault="00560744" w:rsidP="00E90734">
      <w:pPr>
        <w:pStyle w:val="ListParagraph"/>
        <w:spacing w:line="480" w:lineRule="auto"/>
        <w:ind w:left="0"/>
        <w:jc w:val="both"/>
        <w:rPr>
          <w:rFonts w:ascii="Times New Roman" w:hAnsi="Times New Roman" w:cs="Times New Roman"/>
          <w:sz w:val="24"/>
          <w:szCs w:val="24"/>
        </w:rPr>
      </w:pPr>
    </w:p>
    <w:p w14:paraId="26BC34B8" w14:textId="77777777" w:rsidR="00560744" w:rsidRDefault="00560744" w:rsidP="00E90734">
      <w:pPr>
        <w:pStyle w:val="ListParagraph"/>
        <w:spacing w:line="480" w:lineRule="auto"/>
        <w:ind w:left="0"/>
        <w:jc w:val="both"/>
        <w:rPr>
          <w:rFonts w:ascii="Times New Roman" w:hAnsi="Times New Roman" w:cs="Times New Roman"/>
          <w:sz w:val="24"/>
          <w:szCs w:val="24"/>
        </w:rPr>
      </w:pPr>
    </w:p>
    <w:p w14:paraId="1D3F3D81" w14:textId="77777777" w:rsidR="00560744" w:rsidRDefault="00560744" w:rsidP="00E90734">
      <w:pPr>
        <w:pStyle w:val="ListParagraph"/>
        <w:spacing w:line="480" w:lineRule="auto"/>
        <w:ind w:left="0"/>
        <w:jc w:val="both"/>
        <w:rPr>
          <w:rFonts w:ascii="Times New Roman" w:hAnsi="Times New Roman" w:cs="Times New Roman"/>
          <w:sz w:val="24"/>
          <w:szCs w:val="24"/>
        </w:rPr>
      </w:pPr>
    </w:p>
    <w:p w14:paraId="1E273C5B" w14:textId="77777777" w:rsidR="00560744" w:rsidRDefault="00560744" w:rsidP="00E90734">
      <w:pPr>
        <w:pStyle w:val="ListParagraph"/>
        <w:spacing w:line="480" w:lineRule="auto"/>
        <w:ind w:left="0"/>
        <w:jc w:val="both"/>
        <w:rPr>
          <w:rFonts w:ascii="Times New Roman" w:hAnsi="Times New Roman" w:cs="Times New Roman"/>
          <w:sz w:val="24"/>
          <w:szCs w:val="24"/>
        </w:rPr>
      </w:pPr>
    </w:p>
    <w:p w14:paraId="62433544" w14:textId="77777777" w:rsidR="00560744" w:rsidRDefault="00560744" w:rsidP="00E90734">
      <w:pPr>
        <w:pStyle w:val="ListParagraph"/>
        <w:spacing w:line="480" w:lineRule="auto"/>
        <w:ind w:left="0"/>
        <w:jc w:val="both"/>
        <w:rPr>
          <w:rFonts w:ascii="Times New Roman" w:hAnsi="Times New Roman" w:cs="Times New Roman"/>
          <w:sz w:val="24"/>
          <w:szCs w:val="24"/>
        </w:rPr>
      </w:pPr>
    </w:p>
    <w:p w14:paraId="475F531C" w14:textId="77777777" w:rsidR="00560744" w:rsidRDefault="00560744" w:rsidP="00E90734">
      <w:pPr>
        <w:pStyle w:val="ListParagraph"/>
        <w:spacing w:line="480" w:lineRule="auto"/>
        <w:ind w:left="0"/>
        <w:jc w:val="both"/>
        <w:rPr>
          <w:rFonts w:ascii="Times New Roman" w:hAnsi="Times New Roman" w:cs="Times New Roman"/>
          <w:sz w:val="24"/>
          <w:szCs w:val="24"/>
        </w:rPr>
      </w:pPr>
    </w:p>
    <w:p w14:paraId="2F04381B" w14:textId="77777777" w:rsidR="00560744" w:rsidRDefault="00560744" w:rsidP="00E90734">
      <w:pPr>
        <w:pStyle w:val="ListParagraph"/>
        <w:spacing w:line="480" w:lineRule="auto"/>
        <w:ind w:left="0"/>
        <w:jc w:val="both"/>
        <w:rPr>
          <w:rFonts w:ascii="Times New Roman" w:hAnsi="Times New Roman" w:cs="Times New Roman"/>
          <w:sz w:val="24"/>
          <w:szCs w:val="24"/>
        </w:rPr>
      </w:pPr>
    </w:p>
    <w:p w14:paraId="4FE942F8" w14:textId="77777777" w:rsidR="00560744" w:rsidRDefault="00560744" w:rsidP="00E90734">
      <w:pPr>
        <w:pStyle w:val="ListParagraph"/>
        <w:spacing w:line="480" w:lineRule="auto"/>
        <w:ind w:left="0"/>
        <w:jc w:val="both"/>
        <w:rPr>
          <w:rFonts w:ascii="Times New Roman" w:hAnsi="Times New Roman" w:cs="Times New Roman"/>
          <w:sz w:val="24"/>
          <w:szCs w:val="24"/>
        </w:rPr>
      </w:pPr>
    </w:p>
    <w:p w14:paraId="42BAF1CB" w14:textId="77777777" w:rsidR="00560744" w:rsidRDefault="00560744" w:rsidP="00E90734">
      <w:pPr>
        <w:pStyle w:val="ListParagraph"/>
        <w:spacing w:line="480" w:lineRule="auto"/>
        <w:ind w:left="0"/>
        <w:jc w:val="both"/>
        <w:rPr>
          <w:rFonts w:ascii="Times New Roman" w:hAnsi="Times New Roman" w:cs="Times New Roman"/>
          <w:sz w:val="24"/>
          <w:szCs w:val="24"/>
        </w:rPr>
      </w:pPr>
    </w:p>
    <w:p w14:paraId="18DAE073" w14:textId="77777777" w:rsidR="007F085F" w:rsidRDefault="00831A83" w:rsidP="00DD1B81">
      <w:pPr>
        <w:pStyle w:val="ListParagraph"/>
        <w:spacing w:line="480" w:lineRule="auto"/>
        <w:ind w:left="0" w:firstLine="720"/>
        <w:jc w:val="both"/>
        <w:rPr>
          <w:rFonts w:ascii="Times New Roman" w:hAnsi="Times New Roman" w:cs="Times New Roman"/>
          <w:b/>
          <w:i/>
          <w:sz w:val="24"/>
          <w:szCs w:val="24"/>
        </w:rPr>
      </w:pPr>
      <w:r w:rsidRPr="00DD1B81">
        <w:rPr>
          <w:rFonts w:ascii="Times New Roman" w:hAnsi="Times New Roman" w:cs="Times New Roman"/>
          <w:b/>
          <w:i/>
          <w:sz w:val="24"/>
          <w:szCs w:val="24"/>
        </w:rPr>
        <w:lastRenderedPageBreak/>
        <w:t>Bibliography</w:t>
      </w:r>
    </w:p>
    <w:p w14:paraId="1FE15E3E" w14:textId="77777777" w:rsidR="008228A7" w:rsidRPr="00DD1B81" w:rsidRDefault="008228A7" w:rsidP="00DD1B81">
      <w:pPr>
        <w:pStyle w:val="ListParagraph"/>
        <w:spacing w:line="480" w:lineRule="auto"/>
        <w:ind w:left="0" w:firstLine="720"/>
        <w:jc w:val="both"/>
        <w:rPr>
          <w:rFonts w:ascii="Times New Roman" w:hAnsi="Times New Roman" w:cs="Times New Roman"/>
          <w:b/>
          <w:i/>
          <w:sz w:val="24"/>
          <w:szCs w:val="24"/>
        </w:rPr>
      </w:pPr>
    </w:p>
    <w:p w14:paraId="23E9286C" w14:textId="77777777" w:rsidR="000979C3" w:rsidRPr="000979C3" w:rsidRDefault="00831A83" w:rsidP="00DD1B81">
      <w:pPr>
        <w:pStyle w:val="Bibliography"/>
        <w:spacing w:line="480" w:lineRule="auto"/>
        <w:ind w:left="2160"/>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979C3">
        <w:rPr>
          <w:rFonts w:ascii="Times New Roman" w:hAnsi="Times New Roman" w:cs="Times New Roman"/>
          <w:sz w:val="24"/>
        </w:rPr>
        <w:t xml:space="preserve">Bashir, M., Verma, R., 2016. Airbnb disruptive business model innovation: Assessing the impact on the hotel industry. Int. J. Appl. Bus. Econ. Res. 14, 2595–2604. </w:t>
      </w:r>
    </w:p>
    <w:p w14:paraId="42C07E0B"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Boswijk, A., 2017. Transforming business value through digitalized networks: A case study on the value drivers of Airbnb. J. Creat. Value 3, 104–114.</w:t>
      </w:r>
    </w:p>
    <w:p w14:paraId="6DB0386C"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Choi, K.H., Jung, J.H., Ryu, S.Y., Kim, S.-D., Yoon, S.M., 2015. The relationship between Airbnb and the hotel revenue: in the case of Korea. Indian J. Sci. Technol. 8, 1–8.</w:t>
      </w:r>
    </w:p>
    <w:p w14:paraId="1C716B91"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 xml:space="preserve">Dann, D., Duong, M.H., Hoeven, E., Teubner, T., Weinhardt, C., 2018. How Airbnb conveys social and economic value through user representation, in Proceedings of the Workshop on Designing User Assistance in Interactive Intelligent Systems. pp. 32–43. </w:t>
      </w:r>
    </w:p>
    <w:p w14:paraId="4638558B"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Forgacs, G., Dimanche, F., 2016. Revenue challenges for hotels in the sharing economy: Facing the Airbnb menace. J. Revenue Pricing Manag. 15, 509–515.</w:t>
      </w:r>
    </w:p>
    <w:p w14:paraId="7A36945A"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Goree, K., 2016. Battle of the beds: The economic impact of Airbnb on the hotel industry in Chicago and San Francisco.</w:t>
      </w:r>
    </w:p>
    <w:p w14:paraId="1AE63F40"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Gutiérrez, J., García-Palomares, J.C., Romanillos, G., Salas-Olmedo, M.H., 2017. The eruption of Airbnb in tourist cities: Comparing spatial patterns of hotels and peer-to-peer accommodation in Barcelona. Tour. Manag. 62, 278–291.</w:t>
      </w:r>
    </w:p>
    <w:p w14:paraId="0E154C26"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Guttentag, D., 2015. Airbnb: disruptive innovation and the rise of an informal tourism accommodation sector. Curr. Issues Tour. 18, 1192–1217.</w:t>
      </w:r>
    </w:p>
    <w:p w14:paraId="621715BC"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lastRenderedPageBreak/>
        <w:t>Healy, J., Nicholson, D., Parker, J., 2017. Guest editors’ introduction: technological disruption and the future of employment relations. Taylor &amp; Francis.</w:t>
      </w:r>
    </w:p>
    <w:p w14:paraId="2AA9B586"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Ioannides, D., Röslmaier, M., van der Zee, E., 2018. Airbnb as an instigator of ‘tourism bubble’expansion in Utrecht’s Lombok neighbourhood. Tour. Geogr. 1–19.</w:t>
      </w:r>
    </w:p>
    <w:p w14:paraId="4BA5A28E"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Kavadias, S., Ladas, K., Loch, C., 2016. The transformative business model. Harv. Bus. Rev. 94, 91–98.</w:t>
      </w:r>
    </w:p>
    <w:p w14:paraId="2C5A095D"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Laurell, C., Sandström, C., 2016. Analysing Uber in social media—Disruptive technology or institutional disruption? Int. J. Innov. Manag. 20, 1640013.</w:t>
      </w:r>
    </w:p>
    <w:p w14:paraId="1525FE38"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Liu, S.Q., Mattila, A.S., 2017. Airbnb: Online targeted advertising, sense of power, and consumer decisions. Int. J. Hosp. Manag. 60, 33–41.</w:t>
      </w:r>
    </w:p>
    <w:p w14:paraId="6D965E1E"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Neeser, D., Peitz, M., Stuhler, J., 2015. Does Airbnb hurt hotel business: Evidence from the Nordic countries. Univ. Carlos III Madr. 1–26.</w:t>
      </w:r>
    </w:p>
    <w:p w14:paraId="3CA59272"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Palo, T., Tähtinen, J., 2013. Networked business model development for emerging technology-based services. Ind. Mark. Manag. 42, 773–782.</w:t>
      </w:r>
    </w:p>
    <w:p w14:paraId="36EFE878"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Sthapit, E., Jiménez-Barreto, J., 2019. You never know what you will get in an Airbnb: Poor communication destroys value for guests. Curr. Issues Tour. 22, 2315–2318.</w:t>
      </w:r>
    </w:p>
    <w:p w14:paraId="2CB62141"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Van der Borg, J., Camatti, N., Bertocchi, D., Albarea, A., 2017. The Rise of the Sharing Economy in Tourism: Exploring Airbnb Attributes for the Veneto Region.</w:t>
      </w:r>
    </w:p>
    <w:p w14:paraId="62269666"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lastRenderedPageBreak/>
        <w:t>Varma, A., Jukic, N., Pestek, A., Shultz, C.J., Nestorov, S., 2016. Airbnb: Exciting innovation or passing fad? Tour. Manag. Perspect. 20, 228–237.</w:t>
      </w:r>
    </w:p>
    <w:p w14:paraId="7D64B472"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Wang, D., Nicolau, J.L., 2017. Price determinants of sharing economy based accommodation rental: A study of listings from 33 cities on Airbnb. com. Int. J. Hosp. Manag. 62, 120–131.</w:t>
      </w:r>
    </w:p>
    <w:p w14:paraId="1B6B811D" w14:textId="77777777" w:rsidR="000979C3" w:rsidRPr="000979C3" w:rsidRDefault="00831A83" w:rsidP="00DD1B81">
      <w:pPr>
        <w:pStyle w:val="Bibliography"/>
        <w:spacing w:line="480" w:lineRule="auto"/>
        <w:ind w:left="2160"/>
        <w:jc w:val="both"/>
        <w:rPr>
          <w:rFonts w:ascii="Times New Roman" w:hAnsi="Times New Roman" w:cs="Times New Roman"/>
          <w:sz w:val="24"/>
        </w:rPr>
      </w:pPr>
      <w:r w:rsidRPr="000979C3">
        <w:rPr>
          <w:rFonts w:ascii="Times New Roman" w:hAnsi="Times New Roman" w:cs="Times New Roman"/>
          <w:sz w:val="24"/>
        </w:rPr>
        <w:t>Yrigoy, I., 2016. The impact of Airbnb in the urban arena: towards a tourism-led gentrification. The case-study of Palma old quarter (Mallorca, Spain). 2016 Actas XV Coloq. Geogr. Tur. El Ocio Recreación AGE Tur. Crisis Tur. Colab. Ecoturismo 281–289.</w:t>
      </w:r>
    </w:p>
    <w:p w14:paraId="0644E737" w14:textId="77777777" w:rsidR="007F085F" w:rsidRPr="00E90734" w:rsidRDefault="00831A83" w:rsidP="00E90734">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7F085F" w:rsidRPr="00E90734">
      <w:headerReference w:type="default" r:id="rId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FADAB3" w14:textId="77777777" w:rsidR="00704350" w:rsidRDefault="00704350">
      <w:pPr>
        <w:spacing w:after="0" w:line="240" w:lineRule="auto"/>
      </w:pPr>
      <w:r>
        <w:separator/>
      </w:r>
    </w:p>
  </w:endnote>
  <w:endnote w:type="continuationSeparator" w:id="0">
    <w:p w14:paraId="3A2D1FB3" w14:textId="77777777" w:rsidR="00704350" w:rsidRDefault="007043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29EB8" w14:textId="77777777" w:rsidR="00704350" w:rsidRDefault="00704350">
      <w:pPr>
        <w:spacing w:after="0" w:line="240" w:lineRule="auto"/>
      </w:pPr>
      <w:r>
        <w:separator/>
      </w:r>
    </w:p>
  </w:footnote>
  <w:footnote w:type="continuationSeparator" w:id="0">
    <w:p w14:paraId="28F30DB1" w14:textId="77777777" w:rsidR="00704350" w:rsidRDefault="007043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112BF0" w14:textId="77777777" w:rsidR="00AB6523" w:rsidRDefault="00831A83">
    <w:pPr>
      <w:pStyle w:val="Header"/>
      <w:jc w:val="right"/>
    </w:pPr>
    <w:r>
      <w:t xml:space="preserve">Literature </w:t>
    </w:r>
    <w:sdt>
      <w:sdtPr>
        <w:id w:val="1121188580"/>
        <w:docPartObj>
          <w:docPartGallery w:val="Page Numbers (Top of Page)"/>
          <w:docPartUnique/>
        </w:docPartObj>
      </w:sdtPr>
      <w:sdtEndPr>
        <w:rPr>
          <w:noProof/>
        </w:rPr>
      </w:sdtEndPr>
      <w:sdtContent>
        <w:r>
          <w:t xml:space="preserve">Review of Airbnb </w:t>
        </w:r>
        <w:r>
          <w:fldChar w:fldCharType="begin"/>
        </w:r>
        <w:r>
          <w:instrText xml:space="preserve"> PAGE   \* MERGEFORMAT </w:instrText>
        </w:r>
        <w:r>
          <w:fldChar w:fldCharType="separate"/>
        </w:r>
        <w:r w:rsidR="00E81E22">
          <w:rPr>
            <w:noProof/>
          </w:rPr>
          <w:t>9</w:t>
        </w:r>
        <w:r>
          <w:rPr>
            <w:noProof/>
          </w:rPr>
          <w:fldChar w:fldCharType="end"/>
        </w:r>
      </w:sdtContent>
    </w:sdt>
  </w:p>
  <w:p w14:paraId="74CF824E" w14:textId="77777777" w:rsidR="00AB6523" w:rsidRDefault="00AB65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0A0ACC"/>
    <w:multiLevelType w:val="hybridMultilevel"/>
    <w:tmpl w:val="BC8CFE14"/>
    <w:lvl w:ilvl="0" w:tplc="19A07BB0">
      <w:start w:val="1"/>
      <w:numFmt w:val="bullet"/>
      <w:lvlText w:val=""/>
      <w:lvlJc w:val="left"/>
      <w:pPr>
        <w:ind w:left="720" w:hanging="360"/>
      </w:pPr>
      <w:rPr>
        <w:rFonts w:ascii="Symbol" w:hAnsi="Symbol" w:hint="default"/>
      </w:rPr>
    </w:lvl>
    <w:lvl w:ilvl="1" w:tplc="7C4AABF4" w:tentative="1">
      <w:start w:val="1"/>
      <w:numFmt w:val="bullet"/>
      <w:lvlText w:val="o"/>
      <w:lvlJc w:val="left"/>
      <w:pPr>
        <w:ind w:left="1440" w:hanging="360"/>
      </w:pPr>
      <w:rPr>
        <w:rFonts w:ascii="Courier New" w:hAnsi="Courier New" w:cs="Courier New" w:hint="default"/>
      </w:rPr>
    </w:lvl>
    <w:lvl w:ilvl="2" w:tplc="4636F50E" w:tentative="1">
      <w:start w:val="1"/>
      <w:numFmt w:val="bullet"/>
      <w:lvlText w:val=""/>
      <w:lvlJc w:val="left"/>
      <w:pPr>
        <w:ind w:left="2160" w:hanging="360"/>
      </w:pPr>
      <w:rPr>
        <w:rFonts w:ascii="Wingdings" w:hAnsi="Wingdings" w:hint="default"/>
      </w:rPr>
    </w:lvl>
    <w:lvl w:ilvl="3" w:tplc="AEC2F402" w:tentative="1">
      <w:start w:val="1"/>
      <w:numFmt w:val="bullet"/>
      <w:lvlText w:val=""/>
      <w:lvlJc w:val="left"/>
      <w:pPr>
        <w:ind w:left="2880" w:hanging="360"/>
      </w:pPr>
      <w:rPr>
        <w:rFonts w:ascii="Symbol" w:hAnsi="Symbol" w:hint="default"/>
      </w:rPr>
    </w:lvl>
    <w:lvl w:ilvl="4" w:tplc="773CC4B2" w:tentative="1">
      <w:start w:val="1"/>
      <w:numFmt w:val="bullet"/>
      <w:lvlText w:val="o"/>
      <w:lvlJc w:val="left"/>
      <w:pPr>
        <w:ind w:left="3600" w:hanging="360"/>
      </w:pPr>
      <w:rPr>
        <w:rFonts w:ascii="Courier New" w:hAnsi="Courier New" w:cs="Courier New" w:hint="default"/>
      </w:rPr>
    </w:lvl>
    <w:lvl w:ilvl="5" w:tplc="6C383AF0" w:tentative="1">
      <w:start w:val="1"/>
      <w:numFmt w:val="bullet"/>
      <w:lvlText w:val=""/>
      <w:lvlJc w:val="left"/>
      <w:pPr>
        <w:ind w:left="4320" w:hanging="360"/>
      </w:pPr>
      <w:rPr>
        <w:rFonts w:ascii="Wingdings" w:hAnsi="Wingdings" w:hint="default"/>
      </w:rPr>
    </w:lvl>
    <w:lvl w:ilvl="6" w:tplc="68C0E68C" w:tentative="1">
      <w:start w:val="1"/>
      <w:numFmt w:val="bullet"/>
      <w:lvlText w:val=""/>
      <w:lvlJc w:val="left"/>
      <w:pPr>
        <w:ind w:left="5040" w:hanging="360"/>
      </w:pPr>
      <w:rPr>
        <w:rFonts w:ascii="Symbol" w:hAnsi="Symbol" w:hint="default"/>
      </w:rPr>
    </w:lvl>
    <w:lvl w:ilvl="7" w:tplc="4CE45EBA" w:tentative="1">
      <w:start w:val="1"/>
      <w:numFmt w:val="bullet"/>
      <w:lvlText w:val="o"/>
      <w:lvlJc w:val="left"/>
      <w:pPr>
        <w:ind w:left="5760" w:hanging="360"/>
      </w:pPr>
      <w:rPr>
        <w:rFonts w:ascii="Courier New" w:hAnsi="Courier New" w:cs="Courier New" w:hint="default"/>
      </w:rPr>
    </w:lvl>
    <w:lvl w:ilvl="8" w:tplc="7F4CE95E"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zNDI1NTQ0tjQ0tzBX0lEKTi0uzszPAykwqQUAQABK3ywAAAA="/>
  </w:docVars>
  <w:rsids>
    <w:rsidRoot w:val="006B2F8F"/>
    <w:rsid w:val="00057A80"/>
    <w:rsid w:val="000678DE"/>
    <w:rsid w:val="0007558B"/>
    <w:rsid w:val="000979C3"/>
    <w:rsid w:val="000B6FAA"/>
    <w:rsid w:val="000C156E"/>
    <w:rsid w:val="000D079B"/>
    <w:rsid w:val="000F6A5A"/>
    <w:rsid w:val="00106739"/>
    <w:rsid w:val="001155EB"/>
    <w:rsid w:val="00157947"/>
    <w:rsid w:val="0017341E"/>
    <w:rsid w:val="00185E51"/>
    <w:rsid w:val="0019735A"/>
    <w:rsid w:val="001A74CF"/>
    <w:rsid w:val="001C7B09"/>
    <w:rsid w:val="002168FB"/>
    <w:rsid w:val="00231518"/>
    <w:rsid w:val="00250FFB"/>
    <w:rsid w:val="00260F56"/>
    <w:rsid w:val="00291C4B"/>
    <w:rsid w:val="00297E06"/>
    <w:rsid w:val="002B3E7C"/>
    <w:rsid w:val="002B5502"/>
    <w:rsid w:val="002B6E94"/>
    <w:rsid w:val="002C1A66"/>
    <w:rsid w:val="002D1DF6"/>
    <w:rsid w:val="002F1152"/>
    <w:rsid w:val="003130D9"/>
    <w:rsid w:val="00317177"/>
    <w:rsid w:val="00347DB9"/>
    <w:rsid w:val="00397E18"/>
    <w:rsid w:val="003C70A8"/>
    <w:rsid w:val="003D0C1A"/>
    <w:rsid w:val="003D3116"/>
    <w:rsid w:val="003D32AA"/>
    <w:rsid w:val="003E5412"/>
    <w:rsid w:val="00402E25"/>
    <w:rsid w:val="00403A5A"/>
    <w:rsid w:val="00407AAB"/>
    <w:rsid w:val="004221CC"/>
    <w:rsid w:val="0042459A"/>
    <w:rsid w:val="00442141"/>
    <w:rsid w:val="004467B5"/>
    <w:rsid w:val="0044698F"/>
    <w:rsid w:val="004546DB"/>
    <w:rsid w:val="00454E43"/>
    <w:rsid w:val="004868E6"/>
    <w:rsid w:val="0049081B"/>
    <w:rsid w:val="00493FBB"/>
    <w:rsid w:val="0049670E"/>
    <w:rsid w:val="004A2BC8"/>
    <w:rsid w:val="004B5312"/>
    <w:rsid w:val="004E3BB0"/>
    <w:rsid w:val="004E4DCE"/>
    <w:rsid w:val="00517F1A"/>
    <w:rsid w:val="00545726"/>
    <w:rsid w:val="0055325B"/>
    <w:rsid w:val="00560744"/>
    <w:rsid w:val="00587E85"/>
    <w:rsid w:val="00597B63"/>
    <w:rsid w:val="005A2F78"/>
    <w:rsid w:val="005C6346"/>
    <w:rsid w:val="005F3728"/>
    <w:rsid w:val="00616CA3"/>
    <w:rsid w:val="00625785"/>
    <w:rsid w:val="00626AF4"/>
    <w:rsid w:val="0063045E"/>
    <w:rsid w:val="00667AB5"/>
    <w:rsid w:val="00674921"/>
    <w:rsid w:val="00681553"/>
    <w:rsid w:val="006B1A34"/>
    <w:rsid w:val="006B2AC7"/>
    <w:rsid w:val="006B2F8F"/>
    <w:rsid w:val="006D5397"/>
    <w:rsid w:val="006F1987"/>
    <w:rsid w:val="00704350"/>
    <w:rsid w:val="00726E4A"/>
    <w:rsid w:val="007346B3"/>
    <w:rsid w:val="00740C73"/>
    <w:rsid w:val="00744B48"/>
    <w:rsid w:val="0075425C"/>
    <w:rsid w:val="00757C1B"/>
    <w:rsid w:val="0077588D"/>
    <w:rsid w:val="00781DE3"/>
    <w:rsid w:val="007D3063"/>
    <w:rsid w:val="007D6361"/>
    <w:rsid w:val="007F085F"/>
    <w:rsid w:val="007F37DB"/>
    <w:rsid w:val="008228A7"/>
    <w:rsid w:val="00831A83"/>
    <w:rsid w:val="00851479"/>
    <w:rsid w:val="008561F5"/>
    <w:rsid w:val="00862B27"/>
    <w:rsid w:val="00885155"/>
    <w:rsid w:val="00887EC7"/>
    <w:rsid w:val="008A5CF4"/>
    <w:rsid w:val="008A72A7"/>
    <w:rsid w:val="008D4ED1"/>
    <w:rsid w:val="008D628C"/>
    <w:rsid w:val="008E1AFB"/>
    <w:rsid w:val="008E5B26"/>
    <w:rsid w:val="008F026B"/>
    <w:rsid w:val="00933557"/>
    <w:rsid w:val="009606FA"/>
    <w:rsid w:val="009608B3"/>
    <w:rsid w:val="00962525"/>
    <w:rsid w:val="0097162B"/>
    <w:rsid w:val="00973C7B"/>
    <w:rsid w:val="009A31ED"/>
    <w:rsid w:val="009C42CF"/>
    <w:rsid w:val="009D4A3A"/>
    <w:rsid w:val="00A26EEF"/>
    <w:rsid w:val="00A50C13"/>
    <w:rsid w:val="00A71B6A"/>
    <w:rsid w:val="00AA0EA6"/>
    <w:rsid w:val="00AA5050"/>
    <w:rsid w:val="00AB6523"/>
    <w:rsid w:val="00AD65A0"/>
    <w:rsid w:val="00B13327"/>
    <w:rsid w:val="00B22DE3"/>
    <w:rsid w:val="00B55136"/>
    <w:rsid w:val="00B73FCF"/>
    <w:rsid w:val="00B75BEA"/>
    <w:rsid w:val="00BC00D8"/>
    <w:rsid w:val="00BC28DC"/>
    <w:rsid w:val="00BC4A9F"/>
    <w:rsid w:val="00BD67DE"/>
    <w:rsid w:val="00BF4D2B"/>
    <w:rsid w:val="00C05FD5"/>
    <w:rsid w:val="00C127A7"/>
    <w:rsid w:val="00C42073"/>
    <w:rsid w:val="00C62127"/>
    <w:rsid w:val="00C745EA"/>
    <w:rsid w:val="00C747F8"/>
    <w:rsid w:val="00C86FFC"/>
    <w:rsid w:val="00C9520C"/>
    <w:rsid w:val="00CA063F"/>
    <w:rsid w:val="00D06FC4"/>
    <w:rsid w:val="00D1321B"/>
    <w:rsid w:val="00D264F1"/>
    <w:rsid w:val="00D43F8D"/>
    <w:rsid w:val="00D51E9A"/>
    <w:rsid w:val="00D60989"/>
    <w:rsid w:val="00D743B1"/>
    <w:rsid w:val="00D82D38"/>
    <w:rsid w:val="00DD1B81"/>
    <w:rsid w:val="00DD27AB"/>
    <w:rsid w:val="00DD5C4B"/>
    <w:rsid w:val="00DF18DE"/>
    <w:rsid w:val="00E04111"/>
    <w:rsid w:val="00E12A27"/>
    <w:rsid w:val="00E21198"/>
    <w:rsid w:val="00E34BF4"/>
    <w:rsid w:val="00E3725A"/>
    <w:rsid w:val="00E540AE"/>
    <w:rsid w:val="00E54284"/>
    <w:rsid w:val="00E7051E"/>
    <w:rsid w:val="00E81E22"/>
    <w:rsid w:val="00E90734"/>
    <w:rsid w:val="00E94EC7"/>
    <w:rsid w:val="00EC37DE"/>
    <w:rsid w:val="00ED3CBF"/>
    <w:rsid w:val="00EE42F4"/>
    <w:rsid w:val="00F03E55"/>
    <w:rsid w:val="00F04C79"/>
    <w:rsid w:val="00F13B77"/>
    <w:rsid w:val="00F37E33"/>
    <w:rsid w:val="00F57A70"/>
    <w:rsid w:val="00FC1BD8"/>
    <w:rsid w:val="00FC20CC"/>
    <w:rsid w:val="00FE0082"/>
    <w:rsid w:val="00FE449E"/>
    <w:rsid w:val="00FF3D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01958A"/>
  <w15:chartTrackingRefBased/>
  <w15:docId w15:val="{19CD26B0-B80B-4C27-8654-46B7714D2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2127"/>
    <w:pPr>
      <w:ind w:left="720"/>
      <w:contextualSpacing/>
    </w:pPr>
  </w:style>
  <w:style w:type="paragraph" w:styleId="Bibliography">
    <w:name w:val="Bibliography"/>
    <w:basedOn w:val="Normal"/>
    <w:next w:val="Normal"/>
    <w:uiPriority w:val="37"/>
    <w:unhideWhenUsed/>
    <w:rsid w:val="007F085F"/>
    <w:pPr>
      <w:spacing w:after="0" w:line="240" w:lineRule="auto"/>
      <w:ind w:left="720" w:hanging="720"/>
    </w:pPr>
  </w:style>
  <w:style w:type="paragraph" w:styleId="Header">
    <w:name w:val="header"/>
    <w:basedOn w:val="Normal"/>
    <w:link w:val="HeaderChar"/>
    <w:uiPriority w:val="99"/>
    <w:unhideWhenUsed/>
    <w:rsid w:val="00AB65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6523"/>
  </w:style>
  <w:style w:type="paragraph" w:styleId="Footer">
    <w:name w:val="footer"/>
    <w:basedOn w:val="Normal"/>
    <w:link w:val="FooterChar"/>
    <w:uiPriority w:val="99"/>
    <w:unhideWhenUsed/>
    <w:rsid w:val="00AB65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6523"/>
  </w:style>
  <w:style w:type="character" w:styleId="CommentReference">
    <w:name w:val="annotation reference"/>
    <w:basedOn w:val="DefaultParagraphFont"/>
    <w:uiPriority w:val="99"/>
    <w:semiHidden/>
    <w:unhideWhenUsed/>
    <w:rsid w:val="006F1987"/>
    <w:rPr>
      <w:sz w:val="16"/>
      <w:szCs w:val="16"/>
    </w:rPr>
  </w:style>
  <w:style w:type="paragraph" w:styleId="CommentText">
    <w:name w:val="annotation text"/>
    <w:basedOn w:val="Normal"/>
    <w:link w:val="CommentTextChar"/>
    <w:uiPriority w:val="99"/>
    <w:semiHidden/>
    <w:unhideWhenUsed/>
    <w:rsid w:val="006F1987"/>
    <w:pPr>
      <w:spacing w:line="240" w:lineRule="auto"/>
    </w:pPr>
    <w:rPr>
      <w:sz w:val="20"/>
      <w:szCs w:val="20"/>
    </w:rPr>
  </w:style>
  <w:style w:type="character" w:customStyle="1" w:styleId="CommentTextChar">
    <w:name w:val="Comment Text Char"/>
    <w:basedOn w:val="DefaultParagraphFont"/>
    <w:link w:val="CommentText"/>
    <w:uiPriority w:val="99"/>
    <w:semiHidden/>
    <w:rsid w:val="006F1987"/>
    <w:rPr>
      <w:sz w:val="20"/>
      <w:szCs w:val="20"/>
    </w:rPr>
  </w:style>
  <w:style w:type="paragraph" w:styleId="CommentSubject">
    <w:name w:val="annotation subject"/>
    <w:basedOn w:val="CommentText"/>
    <w:next w:val="CommentText"/>
    <w:link w:val="CommentSubjectChar"/>
    <w:uiPriority w:val="99"/>
    <w:semiHidden/>
    <w:unhideWhenUsed/>
    <w:rsid w:val="006F1987"/>
    <w:rPr>
      <w:b/>
      <w:bCs/>
    </w:rPr>
  </w:style>
  <w:style w:type="character" w:customStyle="1" w:styleId="CommentSubjectChar">
    <w:name w:val="Comment Subject Char"/>
    <w:basedOn w:val="CommentTextChar"/>
    <w:link w:val="CommentSubject"/>
    <w:uiPriority w:val="99"/>
    <w:semiHidden/>
    <w:rsid w:val="006F1987"/>
    <w:rPr>
      <w:b/>
      <w:bCs/>
      <w:sz w:val="20"/>
      <w:szCs w:val="20"/>
    </w:rPr>
  </w:style>
  <w:style w:type="paragraph" w:styleId="BalloonText">
    <w:name w:val="Balloon Text"/>
    <w:basedOn w:val="Normal"/>
    <w:link w:val="BalloonTextChar"/>
    <w:uiPriority w:val="99"/>
    <w:semiHidden/>
    <w:unhideWhenUsed/>
    <w:rsid w:val="006F19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198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758C573-CE23-41BA-A5A5-3D4E2BD28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997</Words>
  <Characters>28484</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11-22T07:08:00Z</dcterms:created>
  <dcterms:modified xsi:type="dcterms:W3CDTF">2019-11-22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G62TzFLB"/&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